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D1657" w:rsidRDefault="0096269A" w:rsidP="00E74A7F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SUPPORTING INFORMATION</w:t>
      </w:r>
    </w:p>
    <w:p w:rsidR="003E701A" w:rsidRDefault="003E701A" w:rsidP="003E701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</w:t>
      </w:r>
      <w:r w:rsidRPr="00B15E6D">
        <w:rPr>
          <w:rFonts w:ascii="Times New Roman" w:hAnsi="Times New Roman" w:cs="Times New Roman"/>
          <w:b/>
          <w:sz w:val="24"/>
          <w:szCs w:val="24"/>
        </w:rPr>
        <w:t xml:space="preserve">able </w:t>
      </w:r>
      <w:r w:rsidR="0096269A">
        <w:rPr>
          <w:rFonts w:ascii="Times New Roman" w:hAnsi="Times New Roman" w:cs="Times New Roman"/>
          <w:b/>
          <w:sz w:val="24"/>
          <w:szCs w:val="24"/>
        </w:rPr>
        <w:t>S</w:t>
      </w:r>
      <w:r w:rsidRPr="00B15E6D">
        <w:rPr>
          <w:rFonts w:ascii="Times New Roman" w:hAnsi="Times New Roman" w:cs="Times New Roman"/>
          <w:b/>
          <w:sz w:val="24"/>
          <w:szCs w:val="24"/>
        </w:rPr>
        <w:t>1.</w:t>
      </w:r>
      <w:r>
        <w:rPr>
          <w:rFonts w:ascii="Times New Roman" w:hAnsi="Times New Roman" w:cs="Times New Roman"/>
          <w:sz w:val="24"/>
          <w:szCs w:val="24"/>
        </w:rPr>
        <w:t xml:space="preserve"> Summary of edge-types selected for malaise trapping. NPV = native perennial vegetation patch</w:t>
      </w:r>
    </w:p>
    <w:tbl>
      <w:tblPr>
        <w:tblStyle w:val="LightShading1"/>
        <w:tblW w:w="9266" w:type="dxa"/>
        <w:tblLook w:val="04A0"/>
      </w:tblPr>
      <w:tblGrid>
        <w:gridCol w:w="1951"/>
        <w:gridCol w:w="2693"/>
        <w:gridCol w:w="2311"/>
        <w:gridCol w:w="2311"/>
      </w:tblGrid>
      <w:tr w:rsidR="003E701A" w:rsidTr="001E1056">
        <w:trPr>
          <w:cnfStyle w:val="100000000000"/>
        </w:trPr>
        <w:tc>
          <w:tcPr>
            <w:cnfStyle w:val="001000000000"/>
            <w:tcW w:w="1951" w:type="dxa"/>
          </w:tcPr>
          <w:p w:rsidR="003E701A" w:rsidRDefault="003E701A" w:rsidP="001E1056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dge type</w:t>
            </w:r>
          </w:p>
        </w:tc>
        <w:tc>
          <w:tcPr>
            <w:tcW w:w="2693" w:type="dxa"/>
          </w:tcPr>
          <w:p w:rsidR="003E701A" w:rsidRDefault="003E701A" w:rsidP="001E1056">
            <w:pPr>
              <w:spacing w:line="480" w:lineRule="auto"/>
              <w:cnfStyle w:val="1000000000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rop next to bottle</w:t>
            </w:r>
          </w:p>
        </w:tc>
        <w:tc>
          <w:tcPr>
            <w:tcW w:w="2311" w:type="dxa"/>
          </w:tcPr>
          <w:p w:rsidR="003E701A" w:rsidRDefault="003E701A" w:rsidP="001E1056">
            <w:pPr>
              <w:spacing w:line="480" w:lineRule="auto"/>
              <w:cnfStyle w:val="1000000000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reatment code</w:t>
            </w:r>
          </w:p>
        </w:tc>
        <w:tc>
          <w:tcPr>
            <w:tcW w:w="2311" w:type="dxa"/>
          </w:tcPr>
          <w:p w:rsidR="003E701A" w:rsidRDefault="003E701A" w:rsidP="001E1056">
            <w:pPr>
              <w:spacing w:line="480" w:lineRule="auto"/>
              <w:cnfStyle w:val="1000000000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umber of bottles per week</w:t>
            </w:r>
          </w:p>
        </w:tc>
      </w:tr>
      <w:tr w:rsidR="003E701A" w:rsidTr="001E1056">
        <w:trPr>
          <w:cnfStyle w:val="000000100000"/>
        </w:trPr>
        <w:tc>
          <w:tcPr>
            <w:cnfStyle w:val="001000000000"/>
            <w:tcW w:w="1951" w:type="dxa"/>
          </w:tcPr>
          <w:p w:rsidR="003E701A" w:rsidRPr="00381998" w:rsidRDefault="003E701A" w:rsidP="001E1056">
            <w:pPr>
              <w:spacing w:line="480" w:lineRule="auto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381998">
              <w:rPr>
                <w:rFonts w:ascii="Times New Roman" w:hAnsi="Times New Roman" w:cs="Times New Roman"/>
                <w:b w:val="0"/>
                <w:sz w:val="24"/>
                <w:szCs w:val="24"/>
              </w:rPr>
              <w:t>Canola/Canola</w:t>
            </w:r>
          </w:p>
        </w:tc>
        <w:tc>
          <w:tcPr>
            <w:tcW w:w="2693" w:type="dxa"/>
          </w:tcPr>
          <w:p w:rsidR="003E701A" w:rsidRDefault="003E701A" w:rsidP="001E1056">
            <w:pPr>
              <w:spacing w:line="480" w:lineRule="auto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anola</w:t>
            </w:r>
          </w:p>
        </w:tc>
        <w:tc>
          <w:tcPr>
            <w:tcW w:w="2311" w:type="dxa"/>
          </w:tcPr>
          <w:p w:rsidR="003E701A" w:rsidRDefault="00F112F8" w:rsidP="00F112F8">
            <w:pPr>
              <w:spacing w:line="480" w:lineRule="auto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ontrol</w:t>
            </w:r>
          </w:p>
        </w:tc>
        <w:tc>
          <w:tcPr>
            <w:tcW w:w="2311" w:type="dxa"/>
          </w:tcPr>
          <w:p w:rsidR="003E701A" w:rsidRDefault="003E701A" w:rsidP="001E1056">
            <w:pPr>
              <w:spacing w:line="480" w:lineRule="auto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3E701A" w:rsidTr="001E1056">
        <w:tc>
          <w:tcPr>
            <w:cnfStyle w:val="001000000000"/>
            <w:tcW w:w="1951" w:type="dxa"/>
          </w:tcPr>
          <w:p w:rsidR="003E701A" w:rsidRPr="00381998" w:rsidRDefault="003E701A" w:rsidP="001E1056">
            <w:pPr>
              <w:spacing w:line="480" w:lineRule="auto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381998">
              <w:rPr>
                <w:rFonts w:ascii="Times New Roman" w:hAnsi="Times New Roman" w:cs="Times New Roman"/>
                <w:b w:val="0"/>
                <w:sz w:val="24"/>
                <w:szCs w:val="24"/>
              </w:rPr>
              <w:t>Canola/Cereal</w:t>
            </w:r>
          </w:p>
        </w:tc>
        <w:tc>
          <w:tcPr>
            <w:tcW w:w="2693" w:type="dxa"/>
          </w:tcPr>
          <w:p w:rsidR="003E701A" w:rsidRDefault="003E701A" w:rsidP="001E1056">
            <w:pPr>
              <w:spacing w:line="480" w:lineRule="auto"/>
              <w:cnfStyle w:val="0000000000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anola</w:t>
            </w:r>
          </w:p>
        </w:tc>
        <w:tc>
          <w:tcPr>
            <w:tcW w:w="2311" w:type="dxa"/>
          </w:tcPr>
          <w:p w:rsidR="003E701A" w:rsidRDefault="00F112F8" w:rsidP="001E1056">
            <w:pPr>
              <w:spacing w:line="480" w:lineRule="auto"/>
              <w:cnfStyle w:val="0000000000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rom canola to cereal</w:t>
            </w:r>
          </w:p>
        </w:tc>
        <w:tc>
          <w:tcPr>
            <w:tcW w:w="2311" w:type="dxa"/>
          </w:tcPr>
          <w:p w:rsidR="003E701A" w:rsidRDefault="003E701A" w:rsidP="001E1056">
            <w:pPr>
              <w:spacing w:line="480" w:lineRule="auto"/>
              <w:cnfStyle w:val="0000000000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3E701A" w:rsidTr="001E1056">
        <w:trPr>
          <w:cnfStyle w:val="000000100000"/>
        </w:trPr>
        <w:tc>
          <w:tcPr>
            <w:cnfStyle w:val="001000000000"/>
            <w:tcW w:w="1951" w:type="dxa"/>
          </w:tcPr>
          <w:p w:rsidR="003E701A" w:rsidRPr="00381998" w:rsidRDefault="003E701A" w:rsidP="001E1056">
            <w:pPr>
              <w:spacing w:line="480" w:lineRule="auto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381998">
              <w:rPr>
                <w:rFonts w:ascii="Times New Roman" w:hAnsi="Times New Roman" w:cs="Times New Roman"/>
                <w:b w:val="0"/>
                <w:sz w:val="24"/>
                <w:szCs w:val="24"/>
              </w:rPr>
              <w:t>Canola/NPV</w:t>
            </w:r>
          </w:p>
        </w:tc>
        <w:tc>
          <w:tcPr>
            <w:tcW w:w="2693" w:type="dxa"/>
          </w:tcPr>
          <w:p w:rsidR="003E701A" w:rsidRDefault="003E701A" w:rsidP="001E1056">
            <w:pPr>
              <w:spacing w:line="480" w:lineRule="auto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anola</w:t>
            </w:r>
          </w:p>
        </w:tc>
        <w:tc>
          <w:tcPr>
            <w:tcW w:w="2311" w:type="dxa"/>
          </w:tcPr>
          <w:p w:rsidR="003E701A" w:rsidRDefault="00F112F8" w:rsidP="001E1056">
            <w:pPr>
              <w:spacing w:line="480" w:lineRule="auto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rom canola to NPV</w:t>
            </w:r>
          </w:p>
        </w:tc>
        <w:tc>
          <w:tcPr>
            <w:tcW w:w="2311" w:type="dxa"/>
          </w:tcPr>
          <w:p w:rsidR="003E701A" w:rsidRDefault="003E701A" w:rsidP="001E1056">
            <w:pPr>
              <w:spacing w:line="480" w:lineRule="auto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3E701A" w:rsidTr="001E1056">
        <w:tc>
          <w:tcPr>
            <w:cnfStyle w:val="001000000000"/>
            <w:tcW w:w="1951" w:type="dxa"/>
          </w:tcPr>
          <w:p w:rsidR="003E701A" w:rsidRPr="00381998" w:rsidRDefault="003E701A" w:rsidP="001E1056">
            <w:pPr>
              <w:spacing w:line="480" w:lineRule="auto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381998">
              <w:rPr>
                <w:rFonts w:ascii="Times New Roman" w:hAnsi="Times New Roman" w:cs="Times New Roman"/>
                <w:b w:val="0"/>
                <w:sz w:val="24"/>
                <w:szCs w:val="24"/>
              </w:rPr>
              <w:t>Canola/Cereal</w:t>
            </w:r>
          </w:p>
        </w:tc>
        <w:tc>
          <w:tcPr>
            <w:tcW w:w="2693" w:type="dxa"/>
          </w:tcPr>
          <w:p w:rsidR="003E701A" w:rsidRDefault="003E701A" w:rsidP="001E1056">
            <w:pPr>
              <w:spacing w:line="480" w:lineRule="auto"/>
              <w:cnfStyle w:val="0000000000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ereal (wheat or barley)</w:t>
            </w:r>
          </w:p>
        </w:tc>
        <w:tc>
          <w:tcPr>
            <w:tcW w:w="2311" w:type="dxa"/>
          </w:tcPr>
          <w:p w:rsidR="003E701A" w:rsidRDefault="00F112F8" w:rsidP="001E1056">
            <w:pPr>
              <w:spacing w:line="480" w:lineRule="auto"/>
              <w:cnfStyle w:val="0000000000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rom cereal</w:t>
            </w:r>
            <w:r w:rsidR="005B26C3">
              <w:rPr>
                <w:rFonts w:ascii="Times New Roman" w:hAnsi="Times New Roman" w:cs="Times New Roman"/>
                <w:sz w:val="24"/>
                <w:szCs w:val="24"/>
              </w:rPr>
              <w:t xml:space="preserve"> to canola</w:t>
            </w:r>
          </w:p>
        </w:tc>
        <w:tc>
          <w:tcPr>
            <w:tcW w:w="2311" w:type="dxa"/>
          </w:tcPr>
          <w:p w:rsidR="003E701A" w:rsidRDefault="003E701A" w:rsidP="001E1056">
            <w:pPr>
              <w:spacing w:line="480" w:lineRule="auto"/>
              <w:cnfStyle w:val="0000000000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3E701A" w:rsidTr="001E1056">
        <w:trPr>
          <w:cnfStyle w:val="000000100000"/>
        </w:trPr>
        <w:tc>
          <w:tcPr>
            <w:cnfStyle w:val="001000000000"/>
            <w:tcW w:w="1951" w:type="dxa"/>
          </w:tcPr>
          <w:p w:rsidR="003E701A" w:rsidRPr="00381998" w:rsidRDefault="003E701A" w:rsidP="001E1056">
            <w:pPr>
              <w:spacing w:line="480" w:lineRule="auto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381998">
              <w:rPr>
                <w:rFonts w:ascii="Times New Roman" w:hAnsi="Times New Roman" w:cs="Times New Roman"/>
                <w:b w:val="0"/>
                <w:sz w:val="24"/>
                <w:szCs w:val="24"/>
              </w:rPr>
              <w:t>Canola/NPV</w:t>
            </w:r>
          </w:p>
        </w:tc>
        <w:tc>
          <w:tcPr>
            <w:tcW w:w="2693" w:type="dxa"/>
          </w:tcPr>
          <w:p w:rsidR="003E701A" w:rsidRDefault="003E701A" w:rsidP="001E1056">
            <w:pPr>
              <w:spacing w:line="480" w:lineRule="auto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PV</w:t>
            </w:r>
          </w:p>
        </w:tc>
        <w:tc>
          <w:tcPr>
            <w:tcW w:w="2311" w:type="dxa"/>
          </w:tcPr>
          <w:p w:rsidR="003E701A" w:rsidRDefault="00F112F8" w:rsidP="001E1056">
            <w:pPr>
              <w:spacing w:line="480" w:lineRule="auto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rom NPV</w:t>
            </w:r>
            <w:r w:rsidR="005B26C3">
              <w:rPr>
                <w:rFonts w:ascii="Times New Roman" w:hAnsi="Times New Roman" w:cs="Times New Roman"/>
                <w:sz w:val="24"/>
                <w:szCs w:val="24"/>
              </w:rPr>
              <w:t xml:space="preserve"> to canola</w:t>
            </w:r>
          </w:p>
        </w:tc>
        <w:tc>
          <w:tcPr>
            <w:tcW w:w="2311" w:type="dxa"/>
          </w:tcPr>
          <w:p w:rsidR="003E701A" w:rsidRDefault="003E701A" w:rsidP="001E1056">
            <w:pPr>
              <w:spacing w:line="480" w:lineRule="auto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</w:tbl>
    <w:p w:rsidR="003E701A" w:rsidRDefault="003E701A" w:rsidP="003E701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120BB3" w:rsidRDefault="00120BB3" w:rsidP="003E701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D8430C" w:rsidRDefault="00D8430C" w:rsidP="00120BB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D8430C" w:rsidRDefault="00D8430C" w:rsidP="00120BB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D8430C" w:rsidRDefault="00D8430C" w:rsidP="00120BB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D8430C" w:rsidRDefault="00D8430C" w:rsidP="00120BB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D8430C" w:rsidRDefault="00D8430C" w:rsidP="00120BB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D8430C" w:rsidRDefault="00D8430C" w:rsidP="00120BB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D8430C" w:rsidRDefault="00D8430C" w:rsidP="00120BB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D8430C" w:rsidRDefault="00D8430C" w:rsidP="00120BB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D8430C" w:rsidRDefault="00D8430C" w:rsidP="00120BB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D8430C" w:rsidRDefault="00D8430C" w:rsidP="00120BB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D8430C" w:rsidRDefault="00D8430C" w:rsidP="00120BB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D8430C" w:rsidRDefault="00D8430C" w:rsidP="00120BB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120BB3" w:rsidRDefault="007913C9" w:rsidP="00120BB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 w:rsidR="0096269A">
        <w:rPr>
          <w:rFonts w:ascii="Times New Roman" w:hAnsi="Times New Roman" w:cs="Times New Roman"/>
          <w:b/>
          <w:sz w:val="24"/>
          <w:szCs w:val="24"/>
        </w:rPr>
        <w:t>S</w:t>
      </w:r>
      <w:r w:rsidR="00120BB3">
        <w:rPr>
          <w:rFonts w:ascii="Times New Roman" w:hAnsi="Times New Roman" w:cs="Times New Roman"/>
          <w:b/>
          <w:sz w:val="24"/>
          <w:szCs w:val="24"/>
        </w:rPr>
        <w:t>2</w:t>
      </w:r>
      <w:r w:rsidR="00120BB3" w:rsidRPr="0064448E">
        <w:rPr>
          <w:rFonts w:ascii="Times New Roman" w:hAnsi="Times New Roman" w:cs="Times New Roman"/>
          <w:b/>
          <w:sz w:val="24"/>
          <w:szCs w:val="24"/>
        </w:rPr>
        <w:t>.</w:t>
      </w:r>
      <w:r w:rsidR="00120BB3">
        <w:rPr>
          <w:rFonts w:ascii="Times New Roman" w:hAnsi="Times New Roman" w:cs="Times New Roman"/>
          <w:sz w:val="24"/>
          <w:szCs w:val="24"/>
        </w:rPr>
        <w:t xml:space="preserve"> Parasitoid morphospecies reared from lepidopteran herbivores (larval stages only) collected from multiple habitats in mixed grain cropping landscapes. Rearing dat</w:t>
      </w:r>
      <w:r w:rsidR="00D8430C">
        <w:rPr>
          <w:rFonts w:ascii="Times New Roman" w:hAnsi="Times New Roman" w:cs="Times New Roman"/>
          <w:sz w:val="24"/>
          <w:szCs w:val="24"/>
        </w:rPr>
        <w:t>a from two year combined (2009 and</w:t>
      </w:r>
      <w:r w:rsidR="00120BB3">
        <w:rPr>
          <w:rFonts w:ascii="Times New Roman" w:hAnsi="Times New Roman" w:cs="Times New Roman"/>
          <w:sz w:val="24"/>
          <w:szCs w:val="24"/>
        </w:rPr>
        <w:t xml:space="preserve"> 2010).</w:t>
      </w:r>
    </w:p>
    <w:tbl>
      <w:tblPr>
        <w:tblStyle w:val="LightShading"/>
        <w:tblW w:w="9514" w:type="dxa"/>
        <w:tblLook w:val="04A0"/>
      </w:tblPr>
      <w:tblGrid>
        <w:gridCol w:w="1809"/>
        <w:gridCol w:w="1494"/>
        <w:gridCol w:w="2520"/>
        <w:gridCol w:w="828"/>
        <w:gridCol w:w="800"/>
        <w:gridCol w:w="872"/>
        <w:gridCol w:w="800"/>
        <w:gridCol w:w="680"/>
      </w:tblGrid>
      <w:tr w:rsidR="00120BB3" w:rsidRPr="009564E0" w:rsidTr="001E1056">
        <w:trPr>
          <w:cnfStyle w:val="100000000000"/>
          <w:trHeight w:val="78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amily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1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ubfamily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1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orphospecies identification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1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anola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1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Wheat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1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asture</w:t>
            </w:r>
          </w:p>
        </w:tc>
        <w:tc>
          <w:tcPr>
            <w:tcW w:w="800" w:type="dxa"/>
            <w:hideMark/>
          </w:tcPr>
          <w:p w:rsidR="00120BB3" w:rsidRPr="009564E0" w:rsidRDefault="00120BB3" w:rsidP="001E1056">
            <w:pPr>
              <w:jc w:val="center"/>
              <w:cnfStyle w:val="1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allow arable field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1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NV</w:t>
            </w:r>
          </w:p>
        </w:tc>
      </w:tr>
      <w:tr w:rsidR="00120BB3" w:rsidRPr="009564E0" w:rsidTr="001E1056">
        <w:trPr>
          <w:cnfStyle w:val="000000100000"/>
          <w:trHeight w:val="525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Brac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lon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 xml:space="preserve">Chelonus (Microchelonus) 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p. msp7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</w:tr>
      <w:tr w:rsidR="00120BB3" w:rsidRPr="009564E0" w:rsidTr="001E1056">
        <w:trPr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Brac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Agathidi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Therophilus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spp. msp5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</w:t>
            </w:r>
          </w:p>
        </w:tc>
      </w:tr>
      <w:tr w:rsidR="00120BB3" w:rsidRPr="009564E0" w:rsidTr="001E1056">
        <w:trPr>
          <w:cnfStyle w:val="000000100000"/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Brac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Agathidi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Therophilus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spp. msp6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120BB3" w:rsidRPr="009564E0" w:rsidTr="001E1056">
        <w:trPr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Brac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Rogad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Aleiodes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? msp1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7</w:t>
            </w:r>
          </w:p>
        </w:tc>
      </w:tr>
      <w:tr w:rsidR="00120BB3" w:rsidRPr="009564E0" w:rsidTr="001E1056">
        <w:trPr>
          <w:cnfStyle w:val="000000100000"/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Brac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Rogad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Rogadinae msp2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</w:tr>
      <w:tr w:rsidR="00120BB3" w:rsidRPr="009564E0" w:rsidTr="001E1056">
        <w:trPr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Brac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Rogad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Rogadinae msp4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</w:tr>
      <w:tr w:rsidR="00120BB3" w:rsidRPr="009564E0" w:rsidTr="001E1056">
        <w:trPr>
          <w:cnfStyle w:val="000000100000"/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Brac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ardiochil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Toxoneuron nigriceps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? msp9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</w:tr>
      <w:tr w:rsidR="00120BB3" w:rsidRPr="009564E0" w:rsidTr="001E1056">
        <w:trPr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Brac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icrogastr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Apanteles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sp. msp8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</w:t>
            </w:r>
          </w:p>
        </w:tc>
      </w:tr>
      <w:tr w:rsidR="00120BB3" w:rsidRPr="009564E0" w:rsidTr="001E1056">
        <w:trPr>
          <w:cnfStyle w:val="000000100000"/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Brac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icrogastr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 xml:space="preserve">Glyptapanteles 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p1 msp10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120BB3" w:rsidRPr="009564E0" w:rsidTr="001E1056">
        <w:trPr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Brac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icrogastr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Glyptapanteles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sp2 msp11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</w:tr>
      <w:tr w:rsidR="00120BB3" w:rsidRPr="009564E0" w:rsidTr="001E1056">
        <w:trPr>
          <w:cnfStyle w:val="000000100000"/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Brac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icrogastr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Glyptapanteles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sp3? msp13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</w:tr>
      <w:tr w:rsidR="00120BB3" w:rsidRPr="009564E0" w:rsidTr="001E1056">
        <w:trPr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Brac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icrogastr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icro (</w:t>
            </w: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Cotesia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?) msp14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</w:tr>
      <w:tr w:rsidR="00120BB3" w:rsidRPr="009564E0" w:rsidTr="001E1056">
        <w:trPr>
          <w:cnfStyle w:val="000000100000"/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Brac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icrogastr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icro (</w:t>
            </w: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Cotesia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?) msp15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</w:tr>
      <w:tr w:rsidR="00120BB3" w:rsidRPr="009564E0" w:rsidTr="001E1056">
        <w:trPr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Brac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icrogastr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icro (</w:t>
            </w: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Cotesia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?) msp16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</w:t>
            </w:r>
          </w:p>
        </w:tc>
      </w:tr>
      <w:tr w:rsidR="00120BB3" w:rsidRPr="009564E0" w:rsidTr="001E1056">
        <w:trPr>
          <w:cnfStyle w:val="000000100000"/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Brac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icrogastr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icro unknown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</w:tr>
      <w:tr w:rsidR="00120BB3" w:rsidRPr="009564E0" w:rsidTr="001E1056">
        <w:trPr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Brac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icrogastr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Microplitis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sp. mps12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120BB3" w:rsidRPr="009564E0" w:rsidTr="001E1056">
        <w:trPr>
          <w:cnfStyle w:val="000000100000"/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Brac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Rogad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Orgilus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sp.msp3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</w:tr>
      <w:tr w:rsidR="00120BB3" w:rsidRPr="009564E0" w:rsidTr="001E1056">
        <w:trPr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Brac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raconidae unknown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8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</w:tr>
      <w:tr w:rsidR="00120BB3" w:rsidRPr="009564E0" w:rsidTr="001E1056">
        <w:trPr>
          <w:cnfStyle w:val="000000100000"/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Ichneum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ampopleg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?</w:t>
            </w: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Campoletis</w:t>
            </w:r>
            <w:proofErr w:type="gramEnd"/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sp. A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</w:tr>
      <w:tr w:rsidR="00120BB3" w:rsidRPr="009564E0" w:rsidTr="001E1056">
        <w:trPr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Ichneum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ampopleg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?</w:t>
            </w: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Campoletis</w:t>
            </w:r>
            <w:proofErr w:type="gramEnd"/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sp. A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</w:tr>
      <w:tr w:rsidR="00120BB3" w:rsidRPr="009564E0" w:rsidTr="001E1056">
        <w:trPr>
          <w:cnfStyle w:val="000000100000"/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Ichneum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ampopleg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?</w:t>
            </w: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Campoletis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sp. B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3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5</w:t>
            </w:r>
          </w:p>
        </w:tc>
      </w:tr>
      <w:tr w:rsidR="00120BB3" w:rsidRPr="009564E0" w:rsidTr="001E1056">
        <w:trPr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Ichneum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anch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anchinae unknown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120BB3" w:rsidRPr="009564E0" w:rsidTr="001E1056">
        <w:trPr>
          <w:cnfStyle w:val="000000100000"/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Ichneum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ampopleg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ampopleginae sp. A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</w:tr>
      <w:tr w:rsidR="00120BB3" w:rsidRPr="009564E0" w:rsidTr="001E1056">
        <w:trPr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Ichneum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ampopleg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ampopleginae sp. B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</w:tr>
      <w:tr w:rsidR="00120BB3" w:rsidRPr="009564E0" w:rsidTr="001E1056">
        <w:trPr>
          <w:cnfStyle w:val="000000100000"/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Ichneum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ampopleg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ampopleginae sp. C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</w:tr>
      <w:tr w:rsidR="00120BB3" w:rsidRPr="009564E0" w:rsidTr="001E1056">
        <w:trPr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Ichneum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ampopleg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ampopleginae sp. D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</w:tr>
      <w:tr w:rsidR="00120BB3" w:rsidRPr="009564E0" w:rsidTr="001E1056">
        <w:trPr>
          <w:cnfStyle w:val="000000100000"/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Ichneum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ampopleg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Campopleginae sp. E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</w:tr>
      <w:tr w:rsidR="00120BB3" w:rsidRPr="009564E0" w:rsidTr="001E1056">
        <w:trPr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Ichneum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ampopleg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ampopleginae sp. F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</w:tr>
      <w:tr w:rsidR="00120BB3" w:rsidRPr="009564E0" w:rsidTr="001E1056">
        <w:trPr>
          <w:cnfStyle w:val="000000100000"/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Ichneum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ryphon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Phytodietus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(Weisia) sp.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</w:tr>
      <w:tr w:rsidR="00120BB3" w:rsidRPr="009564E0" w:rsidTr="001E1056">
        <w:trPr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Ichneum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ampopleg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Casinaria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sp.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3</w:t>
            </w:r>
          </w:p>
        </w:tc>
      </w:tr>
      <w:tr w:rsidR="00120BB3" w:rsidRPr="009564E0" w:rsidTr="001E1056">
        <w:trPr>
          <w:cnfStyle w:val="000000100000"/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Ichneum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ampopleg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 xml:space="preserve">Delopia 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p.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</w:tr>
      <w:tr w:rsidR="00120BB3" w:rsidRPr="009564E0" w:rsidTr="001E1056">
        <w:trPr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Ichneum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ampopleg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Diadegma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sp.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</w:tr>
      <w:tr w:rsidR="00120BB3" w:rsidRPr="009564E0" w:rsidTr="001E1056">
        <w:trPr>
          <w:cnfStyle w:val="000000100000"/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Ichneum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ampopleg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Eriborus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sp. A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</w:t>
            </w:r>
          </w:p>
        </w:tc>
      </w:tr>
      <w:tr w:rsidR="00120BB3" w:rsidRPr="009564E0" w:rsidTr="001E1056">
        <w:trPr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Ichneum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ampopleg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Eriborus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sp. B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</w:tr>
      <w:tr w:rsidR="00120BB3" w:rsidRPr="009564E0" w:rsidTr="001E1056">
        <w:trPr>
          <w:cnfStyle w:val="000000100000"/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Ichneum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ampopleg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Eucaphila vulgaris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</w:tr>
      <w:tr w:rsidR="00120BB3" w:rsidRPr="009564E0" w:rsidTr="001E1056">
        <w:trPr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Ichneum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anch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Glypta ?rufiscutellaris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120BB3" w:rsidRPr="009564E0" w:rsidTr="001E1056">
        <w:trPr>
          <w:cnfStyle w:val="000000100000"/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lastRenderedPageBreak/>
              <w:t>Ichneum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anch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Lissonota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sp.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</w:tr>
      <w:tr w:rsidR="00120BB3" w:rsidRPr="009564E0" w:rsidTr="001E1056">
        <w:trPr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Ichneum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esochor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 xml:space="preserve">Mesochorus 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p.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8</w:t>
            </w:r>
          </w:p>
        </w:tc>
      </w:tr>
      <w:tr w:rsidR="00120BB3" w:rsidRPr="009564E0" w:rsidTr="001E1056">
        <w:trPr>
          <w:cnfStyle w:val="000000100000"/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Ichneum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remast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Pristomerus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sp.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</w:tr>
      <w:tr w:rsidR="00120BB3" w:rsidRPr="009564E0" w:rsidTr="001E1056">
        <w:trPr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Ichneum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remast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Temelucha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sp.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</w:t>
            </w:r>
          </w:p>
        </w:tc>
      </w:tr>
      <w:tr w:rsidR="00120BB3" w:rsidRPr="009564E0" w:rsidTr="001E1056">
        <w:trPr>
          <w:cnfStyle w:val="000000100000"/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Ichneumo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chneumonidae unknown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</w:t>
            </w:r>
          </w:p>
        </w:tc>
      </w:tr>
      <w:tr w:rsidR="00120BB3" w:rsidRPr="009564E0" w:rsidTr="001E1056">
        <w:trPr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Chalcid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rachymeri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Brachymeria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sp.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</w:tr>
      <w:tr w:rsidR="00120BB3" w:rsidRPr="009564E0" w:rsidTr="001E1056">
        <w:trPr>
          <w:cnfStyle w:val="000000100000"/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alcididoidea unknown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</w:tr>
      <w:tr w:rsidR="00120BB3" w:rsidRPr="009564E0" w:rsidTr="001E1056">
        <w:trPr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Encyrt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Encyrt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Copidosoma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like msp1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120BB3" w:rsidRPr="009564E0" w:rsidTr="001E1056">
        <w:trPr>
          <w:cnfStyle w:val="000000100000"/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Euloph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Eulophidae unknown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120BB3" w:rsidRPr="009564E0" w:rsidTr="001E1056">
        <w:trPr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Euloph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Entedon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Asecodes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msp1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</w:t>
            </w:r>
          </w:p>
        </w:tc>
      </w:tr>
      <w:tr w:rsidR="00120BB3" w:rsidRPr="009564E0" w:rsidTr="001E1056">
        <w:trPr>
          <w:cnfStyle w:val="000000100000"/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Euloph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F378A5" w:rsidP="001E1056">
            <w:pPr>
              <w:cnfStyle w:val="000000100000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  <w:hyperlink r:id="rId7" w:history="1">
              <w:r w:rsidR="00120BB3" w:rsidRPr="009564E0">
                <w:rPr>
                  <w:rFonts w:ascii="Times New Roman" w:eastAsia="Times New Roman" w:hAnsi="Times New Roman" w:cs="Times New Roman"/>
                  <w:sz w:val="20"/>
                  <w:lang w:eastAsia="en-AU"/>
                </w:rPr>
                <w:t>Eulophinae</w:t>
              </w:r>
            </w:hyperlink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Cirrospilus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msp1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</w:tr>
      <w:tr w:rsidR="00120BB3" w:rsidRPr="009564E0" w:rsidTr="001E1056">
        <w:trPr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Euloph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F378A5" w:rsidP="001E1056">
            <w:pPr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  <w:hyperlink r:id="rId8" w:history="1">
              <w:r w:rsidR="00120BB3" w:rsidRPr="009564E0">
                <w:rPr>
                  <w:rFonts w:ascii="Times New Roman" w:eastAsia="Times New Roman" w:hAnsi="Times New Roman" w:cs="Times New Roman"/>
                  <w:sz w:val="20"/>
                  <w:lang w:eastAsia="en-AU"/>
                </w:rPr>
                <w:t>Eulophinae</w:t>
              </w:r>
            </w:hyperlink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 xml:space="preserve">Cirrospilus 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sp2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</w:t>
            </w:r>
          </w:p>
        </w:tc>
      </w:tr>
      <w:tr w:rsidR="00120BB3" w:rsidRPr="009564E0" w:rsidTr="001E1056">
        <w:trPr>
          <w:cnfStyle w:val="000000100000"/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Euloph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F378A5" w:rsidP="001E1056">
            <w:pPr>
              <w:cnfStyle w:val="000000100000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  <w:hyperlink r:id="rId9" w:history="1">
              <w:r w:rsidR="00120BB3" w:rsidRPr="009564E0">
                <w:rPr>
                  <w:rFonts w:ascii="Times New Roman" w:eastAsia="Times New Roman" w:hAnsi="Times New Roman" w:cs="Times New Roman"/>
                  <w:sz w:val="20"/>
                  <w:lang w:eastAsia="en-AU"/>
                </w:rPr>
                <w:t>Eulophinae</w:t>
              </w:r>
            </w:hyperlink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Cirrospilus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msp3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120BB3" w:rsidRPr="009564E0" w:rsidTr="001E1056">
        <w:trPr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Euloph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F378A5" w:rsidP="001E1056">
            <w:pPr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  <w:hyperlink r:id="rId10" w:tooltip="View all data for subfamily &lt;Eulophinae&gt;" w:history="1">
              <w:r w:rsidR="00120BB3" w:rsidRPr="009564E0">
                <w:rPr>
                  <w:rFonts w:ascii="Times New Roman" w:eastAsia="Times New Roman" w:hAnsi="Times New Roman" w:cs="Times New Roman"/>
                  <w:sz w:val="20"/>
                  <w:lang w:eastAsia="en-AU"/>
                </w:rPr>
                <w:t>Eulophinae</w:t>
              </w:r>
            </w:hyperlink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Diaulomorpha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msp1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</w:t>
            </w:r>
          </w:p>
        </w:tc>
      </w:tr>
      <w:tr w:rsidR="00120BB3" w:rsidRPr="009564E0" w:rsidTr="001E1056">
        <w:trPr>
          <w:cnfStyle w:val="000000100000"/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Euloph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Elasm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 xml:space="preserve">Elasmus 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p.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7</w:t>
            </w:r>
          </w:p>
        </w:tc>
      </w:tr>
      <w:tr w:rsidR="00120BB3" w:rsidRPr="009564E0" w:rsidTr="001E1056">
        <w:trPr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Perliamp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Perilampos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msp1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120BB3" w:rsidRPr="009564E0" w:rsidTr="001E1056">
        <w:trPr>
          <w:cnfStyle w:val="000000100000"/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Torym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orymidae unknown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</w:tr>
      <w:tr w:rsidR="00120BB3" w:rsidRPr="009564E0" w:rsidTr="001E1056">
        <w:trPr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Tachi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Exorist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Calozenillia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msp1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</w:tr>
      <w:tr w:rsidR="00120BB3" w:rsidRPr="009564E0" w:rsidTr="001E1056">
        <w:trPr>
          <w:cnfStyle w:val="000000100000"/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Tachi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Exoristinae</w:t>
            </w: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Carcelia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msp1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120BB3" w:rsidRPr="009564E0" w:rsidTr="001E1056">
        <w:trPr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Tachi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 xml:space="preserve">Chaetophthalmus 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sp1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</w:tr>
      <w:tr w:rsidR="00120BB3" w:rsidRPr="009564E0" w:rsidTr="001E1056">
        <w:trPr>
          <w:cnfStyle w:val="000000100000"/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Tachi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F378A5" w:rsidP="001E1056">
            <w:pPr>
              <w:cnfStyle w:val="000000100000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  <w:hyperlink r:id="rId11" w:tooltip="Exoristinae" w:history="1">
              <w:r w:rsidR="00120BB3" w:rsidRPr="009564E0">
                <w:rPr>
                  <w:rFonts w:ascii="Times New Roman" w:eastAsia="Times New Roman" w:hAnsi="Times New Roman" w:cs="Times New Roman"/>
                  <w:sz w:val="20"/>
                  <w:lang w:eastAsia="en-AU"/>
                </w:rPr>
                <w:t>Exoristinae</w:t>
              </w:r>
            </w:hyperlink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Exorista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msp1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</w:t>
            </w:r>
          </w:p>
        </w:tc>
      </w:tr>
      <w:tr w:rsidR="00120BB3" w:rsidRPr="009564E0" w:rsidTr="001E1056">
        <w:trPr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Tachi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F378A5" w:rsidP="001E1056">
            <w:pPr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  <w:hyperlink r:id="rId12" w:tooltip="Exoristinae" w:history="1">
              <w:r w:rsidR="00120BB3" w:rsidRPr="009564E0">
                <w:rPr>
                  <w:rFonts w:ascii="Times New Roman" w:eastAsia="Times New Roman" w:hAnsi="Times New Roman" w:cs="Times New Roman"/>
                  <w:sz w:val="20"/>
                  <w:lang w:eastAsia="en-AU"/>
                </w:rPr>
                <w:t>Exoristinae</w:t>
              </w:r>
            </w:hyperlink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Goniophthalmus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msp1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</w:tr>
      <w:tr w:rsidR="00120BB3" w:rsidRPr="009564E0" w:rsidTr="001E1056">
        <w:trPr>
          <w:cnfStyle w:val="000000100000"/>
          <w:trHeight w:val="300"/>
        </w:trPr>
        <w:tc>
          <w:tcPr>
            <w:cnfStyle w:val="001000000000"/>
            <w:tcW w:w="1809" w:type="dxa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Tachinidae</w:t>
            </w:r>
          </w:p>
        </w:tc>
        <w:tc>
          <w:tcPr>
            <w:tcW w:w="1205" w:type="dxa"/>
            <w:noWrap/>
            <w:hideMark/>
          </w:tcPr>
          <w:p w:rsidR="00120BB3" w:rsidRPr="009564E0" w:rsidRDefault="00F378A5" w:rsidP="001E1056">
            <w:pPr>
              <w:cnfStyle w:val="000000100000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  <w:hyperlink r:id="rId13" w:tooltip="Exoristinae" w:history="1">
              <w:r w:rsidR="00120BB3" w:rsidRPr="009564E0">
                <w:rPr>
                  <w:rFonts w:ascii="Times New Roman" w:eastAsia="Times New Roman" w:hAnsi="Times New Roman" w:cs="Times New Roman"/>
                  <w:sz w:val="20"/>
                  <w:lang w:eastAsia="en-AU"/>
                </w:rPr>
                <w:t>Exoristinae</w:t>
              </w:r>
            </w:hyperlink>
          </w:p>
        </w:tc>
        <w:tc>
          <w:tcPr>
            <w:tcW w:w="2520" w:type="dxa"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Sisyropa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 msp1</w:t>
            </w:r>
          </w:p>
        </w:tc>
        <w:tc>
          <w:tcPr>
            <w:tcW w:w="828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</w:tr>
      <w:tr w:rsidR="00120BB3" w:rsidRPr="009564E0" w:rsidTr="001E1056">
        <w:trPr>
          <w:trHeight w:val="300"/>
        </w:trPr>
        <w:tc>
          <w:tcPr>
            <w:cnfStyle w:val="001000000000"/>
            <w:tcW w:w="1809" w:type="dxa"/>
            <w:tcBorders>
              <w:bottom w:val="nil"/>
            </w:tcBorders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Tachinidae</w:t>
            </w:r>
          </w:p>
        </w:tc>
        <w:tc>
          <w:tcPr>
            <w:tcW w:w="1205" w:type="dxa"/>
            <w:tcBorders>
              <w:bottom w:val="nil"/>
            </w:tcBorders>
            <w:noWrap/>
            <w:hideMark/>
          </w:tcPr>
          <w:p w:rsidR="00120BB3" w:rsidRPr="009564E0" w:rsidRDefault="00F378A5" w:rsidP="001E1056">
            <w:pPr>
              <w:cnfStyle w:val="000000000000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  <w:hyperlink r:id="rId14" w:tooltip="Exoristinae" w:history="1">
              <w:r w:rsidR="00120BB3" w:rsidRPr="009564E0">
                <w:rPr>
                  <w:rFonts w:ascii="Times New Roman" w:eastAsia="Times New Roman" w:hAnsi="Times New Roman" w:cs="Times New Roman"/>
                  <w:sz w:val="20"/>
                  <w:lang w:eastAsia="en-AU"/>
                </w:rPr>
                <w:t>Exoristinae</w:t>
              </w:r>
            </w:hyperlink>
          </w:p>
        </w:tc>
        <w:tc>
          <w:tcPr>
            <w:tcW w:w="2520" w:type="dxa"/>
            <w:tcBorders>
              <w:bottom w:val="nil"/>
            </w:tcBorders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Winthemia msp1</w:t>
            </w:r>
          </w:p>
        </w:tc>
        <w:tc>
          <w:tcPr>
            <w:tcW w:w="828" w:type="dxa"/>
            <w:tcBorders>
              <w:bottom w:val="nil"/>
            </w:tcBorders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tcBorders>
              <w:bottom w:val="nil"/>
            </w:tcBorders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72" w:type="dxa"/>
            <w:tcBorders>
              <w:bottom w:val="nil"/>
            </w:tcBorders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tcBorders>
              <w:bottom w:val="nil"/>
            </w:tcBorders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tcBorders>
              <w:bottom w:val="nil"/>
            </w:tcBorders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</w:tr>
      <w:tr w:rsidR="00120BB3" w:rsidRPr="009564E0" w:rsidTr="001E1056">
        <w:trPr>
          <w:cnfStyle w:val="000000100000"/>
          <w:trHeight w:val="300"/>
        </w:trPr>
        <w:tc>
          <w:tcPr>
            <w:cnfStyle w:val="001000000000"/>
            <w:tcW w:w="1809" w:type="dxa"/>
            <w:tcBorders>
              <w:top w:val="nil"/>
              <w:bottom w:val="single" w:sz="4" w:space="0" w:color="auto"/>
            </w:tcBorders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Tachinidae</w:t>
            </w:r>
          </w:p>
        </w:tc>
        <w:tc>
          <w:tcPr>
            <w:tcW w:w="1205" w:type="dxa"/>
            <w:tcBorders>
              <w:top w:val="nil"/>
              <w:bottom w:val="single" w:sz="4" w:space="0" w:color="auto"/>
            </w:tcBorders>
            <w:noWrap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achininae</w:t>
            </w:r>
          </w:p>
        </w:tc>
        <w:tc>
          <w:tcPr>
            <w:tcW w:w="2520" w:type="dxa"/>
            <w:tcBorders>
              <w:top w:val="nil"/>
              <w:bottom w:val="single" w:sz="4" w:space="0" w:color="auto"/>
            </w:tcBorders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en-AU"/>
              </w:rPr>
              <w:t>Siphonini</w:t>
            </w: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unknown msp1</w:t>
            </w:r>
          </w:p>
        </w:tc>
        <w:tc>
          <w:tcPr>
            <w:tcW w:w="828" w:type="dxa"/>
            <w:tcBorders>
              <w:top w:val="nil"/>
              <w:bottom w:val="single" w:sz="4" w:space="0" w:color="auto"/>
            </w:tcBorders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tcBorders>
              <w:top w:val="nil"/>
              <w:bottom w:val="single" w:sz="4" w:space="0" w:color="auto"/>
            </w:tcBorders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872" w:type="dxa"/>
            <w:tcBorders>
              <w:top w:val="nil"/>
              <w:bottom w:val="single" w:sz="4" w:space="0" w:color="auto"/>
            </w:tcBorders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800" w:type="dxa"/>
            <w:tcBorders>
              <w:top w:val="nil"/>
              <w:bottom w:val="single" w:sz="4" w:space="0" w:color="auto"/>
            </w:tcBorders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680" w:type="dxa"/>
            <w:tcBorders>
              <w:top w:val="nil"/>
              <w:bottom w:val="single" w:sz="4" w:space="0" w:color="auto"/>
            </w:tcBorders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</w:t>
            </w:r>
          </w:p>
        </w:tc>
      </w:tr>
      <w:tr w:rsidR="00120BB3" w:rsidRPr="009564E0" w:rsidTr="001E1056">
        <w:trPr>
          <w:trHeight w:val="300"/>
        </w:trPr>
        <w:tc>
          <w:tcPr>
            <w:cnfStyle w:val="001000000000"/>
            <w:tcW w:w="1809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Total abundance</w:t>
            </w:r>
          </w:p>
        </w:tc>
        <w:tc>
          <w:tcPr>
            <w:tcW w:w="1205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2520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120BB3" w:rsidRPr="009564E0" w:rsidRDefault="00120BB3" w:rsidP="001E1056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82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7</w:t>
            </w:r>
          </w:p>
        </w:tc>
        <w:tc>
          <w:tcPr>
            <w:tcW w:w="800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8</w:t>
            </w:r>
          </w:p>
        </w:tc>
        <w:tc>
          <w:tcPr>
            <w:tcW w:w="872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1</w:t>
            </w:r>
          </w:p>
        </w:tc>
        <w:tc>
          <w:tcPr>
            <w:tcW w:w="800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6</w:t>
            </w:r>
          </w:p>
        </w:tc>
        <w:tc>
          <w:tcPr>
            <w:tcW w:w="680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120BB3" w:rsidRPr="009564E0" w:rsidRDefault="00120BB3" w:rsidP="001E1056">
            <w:pPr>
              <w:jc w:val="center"/>
              <w:cnfStyle w:val="0000000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25</w:t>
            </w:r>
          </w:p>
        </w:tc>
      </w:tr>
      <w:tr w:rsidR="00120BB3" w:rsidRPr="009564E0" w:rsidTr="001E1056">
        <w:trPr>
          <w:cnfStyle w:val="000000100000"/>
          <w:trHeight w:val="300"/>
        </w:trPr>
        <w:tc>
          <w:tcPr>
            <w:cnfStyle w:val="001000000000"/>
            <w:tcW w:w="3014" w:type="dxa"/>
            <w:gridSpan w:val="2"/>
            <w:shd w:val="clear" w:color="auto" w:fill="auto"/>
            <w:noWrap/>
            <w:hideMark/>
          </w:tcPr>
          <w:p w:rsidR="00120BB3" w:rsidRPr="009564E0" w:rsidRDefault="00120BB3" w:rsidP="001E1056">
            <w:pPr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b w:val="0"/>
                <w:color w:val="000000"/>
                <w:sz w:val="20"/>
                <w:szCs w:val="20"/>
                <w:lang w:eastAsia="en-AU"/>
              </w:rPr>
              <w:t>Number of morphospecies</w:t>
            </w:r>
          </w:p>
        </w:tc>
        <w:tc>
          <w:tcPr>
            <w:tcW w:w="2520" w:type="dxa"/>
            <w:shd w:val="clear" w:color="auto" w:fill="auto"/>
            <w:noWrap/>
            <w:hideMark/>
          </w:tcPr>
          <w:p w:rsidR="00120BB3" w:rsidRPr="009564E0" w:rsidRDefault="00120BB3" w:rsidP="001E1056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828" w:type="dxa"/>
            <w:shd w:val="clear" w:color="auto" w:fill="auto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</w:t>
            </w:r>
          </w:p>
        </w:tc>
        <w:tc>
          <w:tcPr>
            <w:tcW w:w="800" w:type="dxa"/>
            <w:shd w:val="clear" w:color="auto" w:fill="auto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6</w:t>
            </w:r>
          </w:p>
        </w:tc>
        <w:tc>
          <w:tcPr>
            <w:tcW w:w="872" w:type="dxa"/>
            <w:shd w:val="clear" w:color="auto" w:fill="auto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1</w:t>
            </w:r>
          </w:p>
        </w:tc>
        <w:tc>
          <w:tcPr>
            <w:tcW w:w="800" w:type="dxa"/>
            <w:shd w:val="clear" w:color="auto" w:fill="auto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</w:t>
            </w:r>
          </w:p>
        </w:tc>
        <w:tc>
          <w:tcPr>
            <w:tcW w:w="680" w:type="dxa"/>
            <w:shd w:val="clear" w:color="auto" w:fill="auto"/>
            <w:noWrap/>
            <w:hideMark/>
          </w:tcPr>
          <w:p w:rsidR="00120BB3" w:rsidRPr="009564E0" w:rsidRDefault="00120BB3" w:rsidP="001E1056">
            <w:pPr>
              <w:jc w:val="center"/>
              <w:cnfStyle w:val="00000010000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564E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2</w:t>
            </w:r>
          </w:p>
        </w:tc>
      </w:tr>
    </w:tbl>
    <w:p w:rsidR="00120BB3" w:rsidRDefault="00120BB3" w:rsidP="00120BB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120BB3" w:rsidRDefault="00120BB3" w:rsidP="00120BB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120BB3" w:rsidRDefault="00120BB3" w:rsidP="00120BB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3E701A" w:rsidRDefault="003E701A" w:rsidP="003E701A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283C89" w:rsidRPr="001D1657" w:rsidRDefault="003E701A" w:rsidP="00E74A7F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T</w:t>
      </w:r>
      <w:r w:rsidR="007913C9">
        <w:rPr>
          <w:rFonts w:ascii="Times New Roman" w:hAnsi="Times New Roman" w:cs="Times New Roman"/>
          <w:b/>
          <w:sz w:val="24"/>
          <w:szCs w:val="24"/>
          <w:lang w:val="en-US"/>
        </w:rPr>
        <w:t xml:space="preserve">able </w:t>
      </w:r>
      <w:r w:rsidR="0096269A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r w:rsidR="00D8430C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="00E42558" w:rsidRPr="001D1657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="00E42558" w:rsidRPr="001D165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D1657" w:rsidRPr="001D1657">
        <w:rPr>
          <w:rFonts w:ascii="Times New Roman" w:hAnsi="Times New Roman" w:cs="Times New Roman"/>
          <w:sz w:val="24"/>
          <w:szCs w:val="24"/>
          <w:lang w:val="en-US"/>
        </w:rPr>
        <w:t xml:space="preserve">Herbivore-parasitoid interactions recorded from the literature. Host species list was generated via rearing herbivores from a mixed grain cropping landscapes. Host species was used as the primary search term. </w:t>
      </w:r>
      <w:r w:rsidR="00C56196">
        <w:rPr>
          <w:rFonts w:ascii="Times New Roman" w:hAnsi="Times New Roman" w:cs="Times New Roman"/>
          <w:sz w:val="24"/>
          <w:szCs w:val="24"/>
          <w:lang w:val="en-US"/>
        </w:rPr>
        <w:t>A species was considered a pest species if it was recorded attacking grains crops or pasture species in south-east Australia. Only parasitoids attacking larval stages of the host were included.</w:t>
      </w:r>
    </w:p>
    <w:tbl>
      <w:tblPr>
        <w:tblStyle w:val="LightShading"/>
        <w:tblW w:w="0" w:type="auto"/>
        <w:tblLayout w:type="fixed"/>
        <w:tblLook w:val="04A0"/>
      </w:tblPr>
      <w:tblGrid>
        <w:gridCol w:w="2802"/>
        <w:gridCol w:w="894"/>
        <w:gridCol w:w="1849"/>
        <w:gridCol w:w="1848"/>
        <w:gridCol w:w="1849"/>
      </w:tblGrid>
      <w:tr w:rsidR="00283C89" w:rsidRPr="001D1657" w:rsidTr="00B33B7F">
        <w:trPr>
          <w:cnfStyle w:val="100000000000"/>
          <w:trHeight w:val="300"/>
        </w:trPr>
        <w:tc>
          <w:tcPr>
            <w:cnfStyle w:val="001000000000"/>
            <w:tcW w:w="2802" w:type="dxa"/>
            <w:noWrap/>
            <w:hideMark/>
          </w:tcPr>
          <w:p w:rsidR="00283C89" w:rsidRPr="00283C89" w:rsidRDefault="00283C89" w:rsidP="00283C89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Host</w:t>
            </w:r>
          </w:p>
        </w:tc>
        <w:tc>
          <w:tcPr>
            <w:tcW w:w="894" w:type="dxa"/>
            <w:noWrap/>
            <w:hideMark/>
          </w:tcPr>
          <w:p w:rsidR="00283C89" w:rsidRPr="00283C89" w:rsidRDefault="00283C89" w:rsidP="00283C89">
            <w:pPr>
              <w:jc w:val="center"/>
              <w:cnfStyle w:val="1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est species</w:t>
            </w:r>
          </w:p>
        </w:tc>
        <w:tc>
          <w:tcPr>
            <w:tcW w:w="1849" w:type="dxa"/>
            <w:noWrap/>
            <w:hideMark/>
          </w:tcPr>
          <w:p w:rsidR="00283C89" w:rsidRPr="00283C89" w:rsidRDefault="00283C89" w:rsidP="00283C89">
            <w:pPr>
              <w:jc w:val="center"/>
              <w:cnfStyle w:val="1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arasitoid</w:t>
            </w:r>
          </w:p>
        </w:tc>
        <w:tc>
          <w:tcPr>
            <w:tcW w:w="1848" w:type="dxa"/>
            <w:noWrap/>
            <w:hideMark/>
          </w:tcPr>
          <w:p w:rsidR="00283C89" w:rsidRPr="00283C89" w:rsidRDefault="00283C89" w:rsidP="00283C89">
            <w:pPr>
              <w:jc w:val="center"/>
              <w:cnfStyle w:val="1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Family</w:t>
            </w:r>
          </w:p>
        </w:tc>
        <w:tc>
          <w:tcPr>
            <w:tcW w:w="1849" w:type="dxa"/>
            <w:noWrap/>
            <w:hideMark/>
          </w:tcPr>
          <w:p w:rsidR="00283C89" w:rsidRPr="00283C89" w:rsidRDefault="00283C89" w:rsidP="00283C89">
            <w:pPr>
              <w:jc w:val="center"/>
              <w:cnfStyle w:val="1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Ref</w:t>
            </w:r>
            <w:r w:rsidR="00E42558" w:rsidRPr="001D1657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rence</w:t>
            </w:r>
            <w:r w:rsidR="00097660" w:rsidRPr="00097660">
              <w:rPr>
                <w:rFonts w:ascii="Times New Roman" w:eastAsia="Times New Roman" w:hAnsi="Times New Roman" w:cs="Times New Roman"/>
                <w:b w:val="0"/>
                <w:color w:val="000000"/>
                <w:vertAlign w:val="superscript"/>
                <w:lang w:eastAsia="en-AU"/>
              </w:rPr>
              <w:t>2</w:t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Achyra affinitali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Temelucha cycnea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Acropolitis excels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 xml:space="preserve">Acyphas </w:t>
            </w:r>
            <w:r w:rsidR="00097660" w:rsidRPr="00097660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sp.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Carcelia vicinali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chi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antrell 1986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Cantrell&lt;/Author&gt;&lt;Year&gt;1986&lt;/Year&gt;&lt;RecNum&gt;897&lt;/RecNum&gt;&lt;record&gt;&lt;rec-number&gt;897&lt;/rec-number&gt;&lt;foreign-keys&gt;&lt;key app="EN" db-id="epz0205v7ex0rle52agp2xdpwvprdzasw520"&gt;897&lt;/key&gt;&lt;/foreign-keys&gt;&lt;ref-type name="Journal Article"&gt;17&lt;/ref-type&gt;&lt;contributors&gt;&lt;authors&gt;&lt;author&gt;Cantrell, B. K.&lt;/author&gt;&lt;/authors&gt;&lt;/contributors&gt;&lt;titles&gt;&lt;title&gt;&lt;style face="normal" font="Times New Roman" size="11"&gt;An updated host catalog for the Australian Tachinidae (Diptera)&lt;/style&gt;&lt;/title&gt;&lt;secondary-title&gt;Journal of the Australian Entomological Society&lt;/secondary-title&gt;&lt;/titles&gt;&lt;periodical&gt;&lt;full-title&gt;Journal of the Australian Entomological Society&lt;/full-title&gt;&lt;/periodical&gt;&lt;pages&gt;255-265&lt;/pages&gt;&lt;volume&gt;25&lt;/volume&gt;&lt;dates&gt;&lt;year&gt;1986&lt;/year&gt;&lt;pub-dates&gt;&lt;date&gt;1986&lt;/date&gt;&lt;/pub-dates&gt;&lt;/dates&gt;&lt;isbn&gt;0004-9050&lt;/isbn&gt;&lt;accession-num&gt;WOS:A1986D861000010&lt;/accession-num&gt;&lt;urls&gt;&lt;related-urls&gt;&lt;url&gt;&amp;lt;Go to ISI&amp;gt;://WOS:A1986D861000010&lt;/url&gt;&lt;/related-urls&gt;&lt;/urls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2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 xml:space="preserve">Acyphas </w:t>
            </w:r>
            <w:r w:rsidR="00097660" w:rsidRPr="00097660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sp.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Delopia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 xml:space="preserve">Acyphas </w:t>
            </w:r>
            <w:r w:rsidR="00097660" w:rsidRPr="00097660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sp.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Enicospilus sausi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 xml:space="preserve">Acyphas </w:t>
            </w:r>
            <w:r w:rsidR="00097660" w:rsidRPr="00097660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sp.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Hyposoter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 xml:space="preserve">Agrophara </w:t>
            </w:r>
            <w:r w:rsidR="00097660" w:rsidRPr="00097660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sp.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Aproaerema isoscelixanth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Ardozyga stratifer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Diaulomorpha sp1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uloph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Gamez-Virues </w:t>
            </w:r>
            <w:r w:rsidR="00097660" w:rsidRPr="00097660">
              <w:rPr>
                <w:rFonts w:ascii="Times New Roman" w:eastAsia="Times New Roman" w:hAnsi="Times New Roman" w:cs="Times New Roman"/>
                <w:i/>
                <w:color w:val="000000"/>
                <w:lang w:eastAsia="en-AU"/>
              </w:rPr>
              <w:t xml:space="preserve">et al. </w:t>
            </w: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2009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mez-Virues&lt;/Author&gt;&lt;Year&gt;2009&lt;/Year&gt;&lt;RecNum&gt;900&lt;/RecNum&gt;&lt;record&gt;&lt;rec-number&gt;900&lt;/rec-number&gt;&lt;foreign-keys&gt;&lt;key app="EN" db-id="epz0205v7ex0rle52agp2xdpwvprdzasw520"&gt;900&lt;/key&gt;&lt;/foreign-keys&gt;&lt;ref-type name="Journal Article"&gt;17&lt;/ref-type&gt;&lt;contributors&gt;&lt;authors&gt;&lt;author&gt;Gamez-Virues, Sagrario&lt;/author&gt;&lt;author&gt;Gurr, Geoff M.&lt;/author&gt;&lt;author&gt;Raman, Anantanarayanan&lt;/author&gt;&lt;author&gt;La Salle, John&lt;/author&gt;&lt;author&gt;Nicol, Helen&lt;/author&gt;&lt;/authors&gt;&lt;/contributors&gt;&lt;titles&gt;&lt;title&gt;Effects of flowering groundcover vegetation on diversity and activity of wasps in a farm shelterbelt in temperate Australia&lt;/title&gt;&lt;secondary-title&gt;Biocontrol&lt;/secondary-title&gt;&lt;/titles&gt;&lt;periodical&gt;&lt;full-title&gt;Biocontrol&lt;/full-title&gt;&lt;/periodical&gt;&lt;pages&gt;211-218&lt;/pages&gt;&lt;volume&gt;54&lt;/volume&gt;&lt;number&gt;2&lt;/number&gt;&lt;dates&gt;&lt;year&gt;2009&lt;/year&gt;&lt;pub-dates&gt;&lt;date&gt;Apr&lt;/date&gt;&lt;/pub-dates&gt;&lt;/dates&gt;&lt;isbn&gt;1386-6141&lt;/isbn&gt;&lt;accession-num&gt;WOS:000264091700006&lt;/accession-num&gt;&lt;urls&gt;&lt;related-urls&gt;&lt;url&gt;&amp;lt;Go to ISI&amp;gt;://WOS:000264091700006&lt;/url&gt;&lt;/related-urls&gt;&lt;/urls&gt;&lt;electronic-resource-num&gt;10.1007/s10526-008-9182-9&lt;/electronic-resource-num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3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Ardozyga stratifer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Glyptapanteles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ac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Gamez-Virues </w:t>
            </w:r>
            <w:r w:rsidR="00097660" w:rsidRPr="00097660">
              <w:rPr>
                <w:rFonts w:ascii="Times New Roman" w:eastAsia="Times New Roman" w:hAnsi="Times New Roman" w:cs="Times New Roman"/>
                <w:i/>
                <w:color w:val="000000"/>
                <w:lang w:eastAsia="en-AU"/>
              </w:rPr>
              <w:t xml:space="preserve">et al. </w:t>
            </w: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2009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mez-Virues&lt;/Author&gt;&lt;Year&gt;2009&lt;/Year&gt;&lt;RecNum&gt;900&lt;/RecNum&gt;&lt;record&gt;&lt;rec-number&gt;900&lt;/rec-number&gt;&lt;foreign-keys&gt;&lt;key app="EN" db-id="epz0205v7ex0rle52agp2xdpwvprdzasw520"&gt;900&lt;/key&gt;&lt;/foreign-keys&gt;&lt;ref-type name="Journal Article"&gt;17&lt;/ref-type&gt;&lt;contributors&gt;&lt;authors&gt;&lt;author&gt;Gamez-Virues, Sagrario&lt;/author&gt;&lt;author&gt;Gurr, Geoff M.&lt;/author&gt;&lt;author&gt;Raman, Anantanarayanan&lt;/author&gt;&lt;author&gt;La Salle, John&lt;/author&gt;&lt;author&gt;Nicol, Helen&lt;/author&gt;&lt;/authors&gt;&lt;/contributors&gt;&lt;titles&gt;&lt;title&gt;Effects of flowering groundcover vegetation on diversity and activity of wasps in a farm shelterbelt in temperate Australia&lt;/title&gt;&lt;secondary-title&gt;Biocontrol&lt;/secondary-title&gt;&lt;/titles&gt;&lt;periodical&gt;&lt;full-title&gt;Biocontrol&lt;/full-title&gt;&lt;/periodical&gt;&lt;pages&gt;211-218&lt;/pages&gt;&lt;volume&gt;54&lt;/volume&gt;&lt;number&gt;2&lt;/number&gt;&lt;dates&gt;&lt;year&gt;2009&lt;/year&gt;&lt;pub-dates&gt;&lt;date&gt;Apr&lt;/date&gt;&lt;/pub-dates&gt;&lt;/dates&gt;&lt;isbn&gt;1386-6141&lt;/isbn&gt;&lt;accession-num&gt;WOS:000264091700006&lt;/accession-num&gt;&lt;urls&gt;&lt;related-urls&gt;&lt;url&gt;&amp;lt;Go to ISI&amp;gt;://WOS:000264091700006&lt;/url&gt;&lt;/related-urls&gt;&lt;/urls&gt;&lt;electronic-resource-num&gt;10.1007/s10526-008-9182-9&lt;/electronic-resource-num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3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Ardozyga stratifer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Neostomatoceras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halcid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Gamez-Virues </w:t>
            </w:r>
            <w:r w:rsidR="00097660" w:rsidRPr="00097660">
              <w:rPr>
                <w:rFonts w:ascii="Times New Roman" w:eastAsia="Times New Roman" w:hAnsi="Times New Roman" w:cs="Times New Roman"/>
                <w:i/>
                <w:color w:val="000000"/>
                <w:lang w:eastAsia="en-AU"/>
              </w:rPr>
              <w:t xml:space="preserve">et al. </w:t>
            </w: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2009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mez-Virues&lt;/Author&gt;&lt;Year&gt;2009&lt;/Year&gt;&lt;RecNum&gt;900&lt;/RecNum&gt;&lt;record&gt;&lt;rec-number&gt;900&lt;/rec-number&gt;&lt;foreign-keys&gt;&lt;key app="EN" db-id="epz0205v7ex0rle52agp2xdpwvprdzasw520"&gt;900&lt;/key&gt;&lt;/foreign-keys&gt;&lt;ref-type name="Journal Article"&gt;17&lt;/ref-type&gt;&lt;contributors&gt;&lt;authors&gt;&lt;author&gt;Gamez-Virues, Sagrario&lt;/author&gt;&lt;author&gt;Gurr, Geoff M.&lt;/author&gt;&lt;author&gt;Raman, Anantanarayanan&lt;/author&gt;&lt;author&gt;La Salle, John&lt;/author&gt;&lt;author&gt;Nicol, Helen&lt;/author&gt;&lt;/authors&gt;&lt;/contributors&gt;&lt;titles&gt;&lt;title&gt;Effects of flowering groundcover vegetation on diversity and activity of wasps in a farm shelterbelt in temperate Australia&lt;/title&gt;&lt;secondary-title&gt;Biocontrol&lt;/secondary-title&gt;&lt;/titles&gt;&lt;periodical&gt;&lt;full-title&gt;Biocontrol&lt;/full-title&gt;&lt;/periodical&gt;&lt;pages&gt;211-218&lt;/pages&gt;&lt;volume&gt;54&lt;/volume&gt;&lt;number&gt;2&lt;/number&gt;&lt;dates&gt;&lt;year&gt;2009&lt;/year&gt;&lt;pub-dates&gt;&lt;date&gt;Apr&lt;/date&gt;&lt;/pub-dates&gt;&lt;/dates&gt;&lt;isbn&gt;1386-6141&lt;/isbn&gt;&lt;accession-num&gt;WOS:000264091700006&lt;/accession-num&gt;&lt;urls&gt;&lt;related-urls&gt;&lt;url&gt;&amp;lt;Go to ISI&amp;gt;://WOS:000264091700006&lt;/url&gt;&lt;/related-urls&gt;&lt;/urls&gt;&lt;electronic-resource-num&gt;10.1007/s10526-008-9182-9&lt;/electronic-resource-num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3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Ardozyga stratifer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Sierola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ethyl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Gamez-Virues </w:t>
            </w:r>
            <w:r w:rsidR="00097660" w:rsidRPr="00097660">
              <w:rPr>
                <w:rFonts w:ascii="Times New Roman" w:eastAsia="Times New Roman" w:hAnsi="Times New Roman" w:cs="Times New Roman"/>
                <w:i/>
                <w:color w:val="000000"/>
                <w:lang w:eastAsia="en-AU"/>
              </w:rPr>
              <w:t xml:space="preserve">et al. </w:t>
            </w: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2009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mez-Virues&lt;/Author&gt;&lt;Year&gt;2009&lt;/Year&gt;&lt;RecNum&gt;900&lt;/RecNum&gt;&lt;record&gt;&lt;rec-number&gt;900&lt;/rec-number&gt;&lt;foreign-keys&gt;&lt;key app="EN" db-id="epz0205v7ex0rle52agp2xdpwvprdzasw520"&gt;900&lt;/key&gt;&lt;/foreign-keys&gt;&lt;ref-type name="Journal Article"&gt;17&lt;/ref-type&gt;&lt;contributors&gt;&lt;authors&gt;&lt;author&gt;Gamez-Virues, Sagrario&lt;/author&gt;&lt;author&gt;Gurr, Geoff M.&lt;/author&gt;&lt;author&gt;Raman, Anantanarayanan&lt;/author&gt;&lt;author&gt;La Salle, John&lt;/author&gt;&lt;author&gt;Nicol, Helen&lt;/author&gt;&lt;/authors&gt;&lt;/contributors&gt;&lt;titles&gt;&lt;title&gt;Effects of flowering groundcover vegetation on diversity and activity of wasps in a farm shelterbelt in temperate Australia&lt;/title&gt;&lt;secondary-title&gt;Biocontrol&lt;/secondary-title&gt;&lt;/titles&gt;&lt;periodical&gt;&lt;full-title&gt;Biocontrol&lt;/full-title&gt;&lt;/periodical&gt;&lt;pages&gt;211-218&lt;/pages&gt;&lt;volume&gt;54&lt;/volume&gt;&lt;number&gt;2&lt;/number&gt;&lt;dates&gt;&lt;year&gt;2009&lt;/year&gt;&lt;pub-dates&gt;&lt;date&gt;Apr&lt;/date&gt;&lt;/pub-dates&gt;&lt;/dates&gt;&lt;isbn&gt;1386-6141&lt;/isbn&gt;&lt;accession-num&gt;WOS:000264091700006&lt;/accession-num&gt;&lt;urls&gt;&lt;related-urls&gt;&lt;url&gt;&amp;lt;Go to ISI&amp;gt;://WOS:000264091700006&lt;/url&gt;&lt;/related-urls&gt;&lt;/urls&gt;&lt;electronic-resource-num&gt;10.1007/s10526-008-9182-9&lt;/electronic-resource-num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3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Circopetes obtusat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Crocidosema plebej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Crypsiphona occultari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 xml:space="preserve">Dasygaster </w:t>
            </w:r>
            <w:r w:rsidR="00097660" w:rsidRPr="00097660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sp.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Dialectica scalariell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Stenomesius japonicu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uloph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James &amp; Stevens 1992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James&lt;/Author&gt;&lt;Year&gt;1992&lt;/Year&gt;&lt;RecNum&gt;894&lt;/RecNum&gt;&lt;record&gt;&lt;rec-number&gt;894&lt;/rec-number&gt;&lt;foreign-keys&gt;&lt;key app="EN" db-id="epz0205v7ex0rle52agp2xdpwvprdzasw520"&gt;894&lt;/key&gt;&lt;/foreign-keys&gt;&lt;ref-type name="Journal Article"&gt;17&lt;/ref-type&gt;&lt;contributors&gt;&lt;authors&gt;&lt;author&gt;James, D. G.&lt;/author&gt;&lt;author&gt;Stevens, M. M.&lt;/author&gt;&lt;/authors&gt;&lt;/contributors&gt;&lt;titles&gt;&lt;title&gt;&lt;style face="italic" font="Times New Roman" size="11"&gt;Stenomesius japonicas&lt;/style&gt;&lt;style face="normal" font="Times New Roman" size="11"&gt; (Ashmead) (Hymenoptera, Eulophidae), a parasitoid of the introduced biological control agent &lt;/style&gt;&lt;style face="italic" font="Times New Roman" size="11"&gt;Dialectica scalariella&lt;/style&gt;&lt;style face="normal" font="Times New Roman" size="11"&gt; (Zeller) (Lepidoptera, Gracillariidae)&lt;/style&gt;&lt;/title&gt;&lt;secondary-title&gt;Journal of the Australian Entomological Society&lt;/secondary-title&gt;&lt;/titles&gt;&lt;periodical&gt;&lt;full-title&gt;Journal of the Australian Entomological Society&lt;/full-title&gt;&lt;/periodical&gt;&lt;pages&gt;233-234&lt;/pages&gt;&lt;volume&gt;31&lt;/volume&gt;&lt;dates&gt;&lt;year&gt;1992&lt;/year&gt;&lt;pub-dates&gt;&lt;date&gt;Aug 28&lt;/date&gt;&lt;/pub-dates&gt;&lt;/dates&gt;&lt;isbn&gt;0004-9050&lt;/isbn&gt;&lt;accession-num&gt;WOS:A1992JM36000011&lt;/accession-num&gt;&lt;urls&gt;&lt;related-urls&gt;&lt;url&gt;&amp;lt;Go to ISI&amp;gt;://WOS:A1992JM36000011&lt;/url&gt;&lt;/related-urls&gt;&lt;/urls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4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Dissomorphia australiari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Euchaeti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Eupselia belter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Eupselia satrapell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Gastrinodes argoplac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 xml:space="preserve">Holocola </w:t>
            </w:r>
            <w:r w:rsidR="00097660" w:rsidRPr="00097660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sp.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Hyalarcta huebneri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Hyalarcta nugrescen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 xml:space="preserve">Hypertropha </w:t>
            </w:r>
            <w:r w:rsidR="00097660" w:rsidRPr="00097660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sp.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Isturgia pentheari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 xml:space="preserve">Macrobathra </w:t>
            </w:r>
            <w:r w:rsidR="00097660" w:rsidRPr="00097660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sp.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Temelucha minuta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icrodes squamulat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Phytodietus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orosaphycita oculiferell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Neumichtis nigerrim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 xml:space="preserve">Notodryas </w:t>
            </w:r>
            <w:r w:rsidR="00097660" w:rsidRPr="00097660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sp.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lastRenderedPageBreak/>
              <w:t xml:space="preserve">Oenochroa </w:t>
            </w:r>
            <w:r w:rsidR="00097660" w:rsidRPr="00097660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sp.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Pantydia spars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Tricholabus sp1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Pararguda nasut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 xml:space="preserve">Pataeta </w:t>
            </w:r>
            <w:r w:rsidR="00097660" w:rsidRPr="00097660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sp.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 xml:space="preserve">Perthida </w:t>
            </w:r>
            <w:r w:rsidR="00097660" w:rsidRPr="00097660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sp.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Phrissogonus laticostat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Proteuxoa oxygo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Proteuxoa tibiat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Strepsicrates macropet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Trigonospila brevifacie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chi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nternet</w:t>
            </w:r>
            <w:r w:rsidRPr="00283C89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n-AU"/>
              </w:rPr>
              <w:t>1</w:t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Strepsicrates macropet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Xanthopimpla rhopalocero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nternet</w:t>
            </w:r>
            <w:r w:rsidRPr="00283C89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n-AU"/>
              </w:rPr>
              <w:t>1</w:t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Syringoseca mimic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Tebenna micali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Tymbophora peltasti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Uraba lugen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?Tetrastichus Haliday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uloph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erndt &amp; Allen 2010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erndt&lt;/Author&gt;&lt;Year&gt;2010&lt;/Year&gt;&lt;RecNum&gt;887&lt;/RecNum&gt;&lt;record&gt;&lt;rec-number&gt;887&lt;/rec-number&gt;&lt;foreign-keys&gt;&lt;key app="EN" db-id="epz0205v7ex0rle52agp2xdpwvprdzasw520"&gt;887&lt;/key&gt;&lt;/foreign-keys&gt;&lt;ref-type name="Journal Article"&gt;17&lt;/ref-type&gt;&lt;contributors&gt;&lt;authors&gt;&lt;author&gt;Berndt, Lisa A.&lt;/author&gt;&lt;author&gt;Allen, Geoff R.&lt;/author&gt;&lt;/authors&gt;&lt;/contributors&gt;&lt;titles&gt;&lt;title&gt;Biology and pest status of Uraba lugens Walker (Lepidoptera: Nolidae) in Australia and New Zealand&lt;/title&gt;&lt;secondary-title&gt;Australian Journal of Entomology&lt;/secondary-title&gt;&lt;/titles&gt;&lt;periodical&gt;&lt;full-title&gt;Australian Journal of Entomology&lt;/full-title&gt;&lt;/periodical&gt;&lt;pages&gt;268-277&lt;/pages&gt;&lt;volume&gt;49&lt;/volume&gt;&lt;dates&gt;&lt;year&gt;2010&lt;/year&gt;&lt;pub-dates&gt;&lt;date&gt;2010&lt;/date&gt;&lt;/pub-dates&gt;&lt;/dates&gt;&lt;isbn&gt;1326-6756&lt;/isbn&gt;&lt;accession-num&gt;WOS:000281211900007&lt;/accession-num&gt;&lt;urls&gt;&lt;related-urls&gt;&lt;url&gt;&amp;lt;Go to ISI&amp;gt;://WOS:000281211900007&lt;/url&gt;&lt;/related-urls&gt;&lt;/urls&gt;&lt;electronic-resource-num&gt;10.1111/j.1440-6055.2010.00760.x&lt;/electronic-resource-num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5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Uraba lugen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Anacis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Mansfield </w:t>
            </w:r>
            <w:r w:rsidR="00097660" w:rsidRPr="00097660">
              <w:rPr>
                <w:rFonts w:ascii="Times New Roman" w:eastAsia="Times New Roman" w:hAnsi="Times New Roman" w:cs="Times New Roman"/>
                <w:i/>
                <w:color w:val="000000"/>
                <w:lang w:eastAsia="en-AU"/>
              </w:rPr>
              <w:t xml:space="preserve">et al. </w:t>
            </w: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(2005)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Mansfield&lt;/Author&gt;&lt;Year&gt;2005&lt;/Year&gt;&lt;RecNum&gt;890&lt;/RecNum&gt;&lt;record&gt;&lt;rec-number&gt;890&lt;/rec-number&gt;&lt;foreign-keys&gt;&lt;key app="EN" db-id="epz0205v7ex0rle52agp2xdpwvprdzasw520"&gt;890&lt;/key&gt;&lt;/foreign-keys&gt;&lt;ref-type name="Journal Article"&gt;17&lt;/ref-type&gt;&lt;contributors&gt;&lt;authors&gt;&lt;author&gt;Mansfield, S.&lt;/author&gt;&lt;author&gt;Kriticos, D. J.&lt;/author&gt;&lt;author&gt;Potter, K. J. B.&lt;/author&gt;&lt;author&gt;Watson, M. C.&lt;/author&gt;&lt;/authors&gt;&lt;/contributors&gt;&lt;titles&gt;&lt;title&gt;Parasitism of gum leaf skeletoniser (Uraba lugens) in New Zealand&lt;/title&gt;&lt;secondary-title&gt;New Zealand Plant Protection&lt;/secondary-title&gt;&lt;/titles&gt;&lt;periodical&gt;&lt;full-title&gt;New Zealand Plant Protection&lt;/full-title&gt;&lt;/periodical&gt;&lt;pages&gt;191-196&lt;/pages&gt;&lt;volume&gt;58&lt;/volume&gt;&lt;dates&gt;&lt;year&gt;2005&lt;/year&gt;&lt;pub-dates&gt;&lt;date&gt;2005&lt;/date&gt;&lt;/pub-dates&gt;&lt;/dates&gt;&lt;isbn&gt;1175-9003&lt;/isbn&gt;&lt;accession-num&gt;ZOOREC:ZOOR14203017274&lt;/accession-num&gt;&lt;urls&gt;&lt;related-urls&gt;&lt;url&gt;&amp;lt;Go to ISI&amp;gt;://ZOOREC:ZOOR14203017274&lt;/url&gt;&lt;/related-urls&gt;&lt;/urls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6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Uraba lugen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Anastatus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upelm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erndt &amp; Allen 2010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erndt&lt;/Author&gt;&lt;Year&gt;2010&lt;/Year&gt;&lt;RecNum&gt;887&lt;/RecNum&gt;&lt;record&gt;&lt;rec-number&gt;887&lt;/rec-number&gt;&lt;foreign-keys&gt;&lt;key app="EN" db-id="epz0205v7ex0rle52agp2xdpwvprdzasw520"&gt;887&lt;/key&gt;&lt;/foreign-keys&gt;&lt;ref-type name="Journal Article"&gt;17&lt;/ref-type&gt;&lt;contributors&gt;&lt;authors&gt;&lt;author&gt;Berndt, Lisa A.&lt;/author&gt;&lt;author&gt;Allen, Geoff R.&lt;/author&gt;&lt;/authors&gt;&lt;/contributors&gt;&lt;titles&gt;&lt;title&gt;Biology and pest status of Uraba lugens Walker (Lepidoptera: Nolidae) in Australia and New Zealand&lt;/title&gt;&lt;secondary-title&gt;Australian Journal of Entomology&lt;/secondary-title&gt;&lt;/titles&gt;&lt;periodical&gt;&lt;full-title&gt;Australian Journal of Entomology&lt;/full-title&gt;&lt;/periodical&gt;&lt;pages&gt;268-277&lt;/pages&gt;&lt;volume&gt;49&lt;/volume&gt;&lt;dates&gt;&lt;year&gt;2010&lt;/year&gt;&lt;pub-dates&gt;&lt;date&gt;2010&lt;/date&gt;&lt;/pub-dates&gt;&lt;/dates&gt;&lt;isbn&gt;1326-6756&lt;/isbn&gt;&lt;accession-num&gt;WOS:000281211900007&lt;/accession-num&gt;&lt;urls&gt;&lt;related-urls&gt;&lt;url&gt;&amp;lt;Go to ISI&amp;gt;://WOS:000281211900007&lt;/url&gt;&lt;/related-urls&gt;&lt;/urls&gt;&lt;electronic-resource-num&gt;10.1111/j.1440-6055.2010.00760.x&lt;/electronic-resource-num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5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Uraba lugen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Antrocephalus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halcid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erndt &amp; Allen 2010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erndt&lt;/Author&gt;&lt;Year&gt;2010&lt;/Year&gt;&lt;RecNum&gt;887&lt;/RecNum&gt;&lt;record&gt;&lt;rec-number&gt;887&lt;/rec-number&gt;&lt;foreign-keys&gt;&lt;key app="EN" db-id="epz0205v7ex0rle52agp2xdpwvprdzasw520"&gt;887&lt;/key&gt;&lt;/foreign-keys&gt;&lt;ref-type name="Journal Article"&gt;17&lt;/ref-type&gt;&lt;contributors&gt;&lt;authors&gt;&lt;author&gt;Berndt, Lisa A.&lt;/author&gt;&lt;author&gt;Allen, Geoff R.&lt;/author&gt;&lt;/authors&gt;&lt;/contributors&gt;&lt;titles&gt;&lt;title&gt;Biology and pest status of Uraba lugens Walker (Lepidoptera: Nolidae) in Australia and New Zealand&lt;/title&gt;&lt;secondary-title&gt;Australian Journal of Entomology&lt;/secondary-title&gt;&lt;/titles&gt;&lt;periodical&gt;&lt;full-title&gt;Australian Journal of Entomology&lt;/full-title&gt;&lt;/periodical&gt;&lt;pages&gt;268-277&lt;/pages&gt;&lt;volume&gt;49&lt;/volume&gt;&lt;dates&gt;&lt;year&gt;2010&lt;/year&gt;&lt;pub-dates&gt;&lt;date&gt;2010&lt;/date&gt;&lt;/pub-dates&gt;&lt;/dates&gt;&lt;isbn&gt;1326-6756&lt;/isbn&gt;&lt;accession-num&gt;WOS:000281211900007&lt;/accession-num&gt;&lt;urls&gt;&lt;related-urls&gt;&lt;url&gt;&amp;lt;Go to ISI&amp;gt;://WOS:000281211900007&lt;/url&gt;&lt;/related-urls&gt;&lt;/urls&gt;&lt;electronic-resource-num&gt;10.1111/j.1440-6055.2010.00760.x&lt;/electronic-resource-num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5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Uraba lugen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Brachymeria froggatti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halcid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erndt &amp; Allen 2010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erndt&lt;/Author&gt;&lt;Year&gt;2010&lt;/Year&gt;&lt;RecNum&gt;887&lt;/RecNum&gt;&lt;record&gt;&lt;rec-number&gt;887&lt;/rec-number&gt;&lt;foreign-keys&gt;&lt;key app="EN" db-id="epz0205v7ex0rle52agp2xdpwvprdzasw520"&gt;887&lt;/key&gt;&lt;/foreign-keys&gt;&lt;ref-type name="Journal Article"&gt;17&lt;/ref-type&gt;&lt;contributors&gt;&lt;authors&gt;&lt;author&gt;Berndt, Lisa A.&lt;/author&gt;&lt;author&gt;Allen, Geoff R.&lt;/author&gt;&lt;/authors&gt;&lt;/contributors&gt;&lt;titles&gt;&lt;title&gt;Biology and pest status of Uraba lugens Walker (Lepidoptera: Nolidae) in Australia and New Zealand&lt;/title&gt;&lt;secondary-title&gt;Australian Journal of Entomology&lt;/secondary-title&gt;&lt;/titles&gt;&lt;periodical&gt;&lt;full-title&gt;Australian Journal of Entomology&lt;/full-title&gt;&lt;/periodical&gt;&lt;pages&gt;268-277&lt;/pages&gt;&lt;volume&gt;49&lt;/volume&gt;&lt;dates&gt;&lt;year&gt;2010&lt;/year&gt;&lt;pub-dates&gt;&lt;date&gt;2010&lt;/date&gt;&lt;/pub-dates&gt;&lt;/dates&gt;&lt;isbn&gt;1326-6756&lt;/isbn&gt;&lt;accession-num&gt;WOS:000281211900007&lt;/accession-num&gt;&lt;urls&gt;&lt;related-urls&gt;&lt;url&gt;&amp;lt;Go to ISI&amp;gt;://WOS:000281211900007&lt;/url&gt;&lt;/related-urls&gt;&lt;/urls&gt;&lt;electronic-resource-num&gt;10.1111/j.1440-6055.2010.00760.x&lt;/electronic-resource-num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5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Uraba lugen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Brachymeria rubripe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halcid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erndt &amp; Allen 201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erndt&lt;/Author&gt;&lt;Year&gt;2010&lt;/Year&gt;&lt;RecNum&gt;887&lt;/RecNum&gt;&lt;record&gt;&lt;rec-number&gt;887&lt;/rec-number&gt;&lt;foreign-keys&gt;&lt;key app="EN" db-id="epz0205v7ex0rle52agp2xdpwvprdzasw520"&gt;887&lt;/key&gt;&lt;/foreign-keys&gt;&lt;ref-type name="Journal Article"&gt;17&lt;/ref-type&gt;&lt;contributors&gt;&lt;authors&gt;&lt;author&gt;Berndt, Lisa A.&lt;/author&gt;&lt;author&gt;Allen, Geoff R.&lt;/author&gt;&lt;/authors&gt;&lt;/contributors&gt;&lt;titles&gt;&lt;title&gt;Biology and pest status of Uraba lugens Walker (Lepidoptera: Nolidae) in Australia and New Zealand&lt;/title&gt;&lt;secondary-title&gt;Australian Journal of Entomology&lt;/secondary-title&gt;&lt;/titles&gt;&lt;periodical&gt;&lt;full-title&gt;Australian Journal of Entomology&lt;/full-title&gt;&lt;/periodical&gt;&lt;pages&gt;268-277&lt;/pages&gt;&lt;volume&gt;49&lt;/volume&gt;&lt;dates&gt;&lt;year&gt;2010&lt;/year&gt;&lt;pub-dates&gt;&lt;date&gt;2010&lt;/date&gt;&lt;/pub-dates&gt;&lt;/dates&gt;&lt;isbn&gt;1326-6756&lt;/isbn&gt;&lt;accession-num&gt;WOS:000281211900007&lt;/accession-num&gt;&lt;urls&gt;&lt;related-urls&gt;&lt;url&gt;&amp;lt;Go to ISI&amp;gt;://WOS:000281211900007&lt;/url&gt;&lt;/related-urls&gt;&lt;/urls&gt;&lt;electronic-resource-num&gt;10.1111/j.1440-6055.2010.00760.x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Uraba lugen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Brachymeria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 1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halcid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erndt &amp; Allen 201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erndt&lt;/Author&gt;&lt;Year&gt;2010&lt;/Year&gt;&lt;RecNum&gt;887&lt;/RecNum&gt;&lt;record&gt;&lt;rec-number&gt;887&lt;/rec-number&gt;&lt;foreign-keys&gt;&lt;key app="EN" db-id="epz0205v7ex0rle52agp2xdpwvprdzasw520"&gt;887&lt;/key&gt;&lt;/foreign-keys&gt;&lt;ref-type name="Journal Article"&gt;17&lt;/ref-type&gt;&lt;contributors&gt;&lt;authors&gt;&lt;author&gt;Berndt, Lisa A.&lt;/author&gt;&lt;author&gt;Allen, Geoff R.&lt;/author&gt;&lt;/authors&gt;&lt;/contributors&gt;&lt;titles&gt;&lt;title&gt;Biology and pest status of Uraba lugens Walker (Lepidoptera: Nolidae) in Australia and New Zealand&lt;/title&gt;&lt;secondary-title&gt;Australian Journal of Entomology&lt;/secondary-title&gt;&lt;/titles&gt;&lt;periodical&gt;&lt;full-title&gt;Australian Journal of Entomology&lt;/full-title&gt;&lt;/periodical&gt;&lt;pages&gt;268-277&lt;/pages&gt;&lt;volume&gt;49&lt;/volume&gt;&lt;dates&gt;&lt;year&gt;2010&lt;/year&gt;&lt;pub-dates&gt;&lt;date&gt;2010&lt;/date&gt;&lt;/pub-dates&gt;&lt;/dates&gt;&lt;isbn&gt;1326-6756&lt;/isbn&gt;&lt;accession-num&gt;WOS:000281211900007&lt;/accession-num&gt;&lt;urls&gt;&lt;related-urls&gt;&lt;url&gt;&amp;lt;Go to ISI&amp;gt;://WOS:000281211900007&lt;/url&gt;&lt;/related-urls&gt;&lt;/urls&gt;&lt;electronic-resource-num&gt;10.1111/j.1440-6055.2010.00760.x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Uraba lugen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Brachymeria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 2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halcid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erndt &amp; Allen 201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erndt&lt;/Author&gt;&lt;Year&gt;2010&lt;/Year&gt;&lt;RecNum&gt;887&lt;/RecNum&gt;&lt;record&gt;&lt;rec-number&gt;887&lt;/rec-number&gt;&lt;foreign-keys&gt;&lt;key app="EN" db-id="epz0205v7ex0rle52agp2xdpwvprdzasw520"&gt;887&lt;/key&gt;&lt;/foreign-keys&gt;&lt;ref-type name="Journal Article"&gt;17&lt;/ref-type&gt;&lt;contributors&gt;&lt;authors&gt;&lt;author&gt;Berndt, Lisa A.&lt;/author&gt;&lt;author&gt;Allen, Geoff R.&lt;/author&gt;&lt;/authors&gt;&lt;/contributors&gt;&lt;titles&gt;&lt;title&gt;Biology and pest status of Uraba lugens Walker (Lepidoptera: Nolidae) in Australia and New Zealand&lt;/title&gt;&lt;secondary-title&gt;Australian Journal of Entomology&lt;/secondary-title&gt;&lt;/titles&gt;&lt;periodical&gt;&lt;full-title&gt;Australian Journal of Entomology&lt;/full-title&gt;&lt;/periodical&gt;&lt;pages&gt;268-277&lt;/pages&gt;&lt;volume&gt;49&lt;/volume&gt;&lt;dates&gt;&lt;year&gt;2010&lt;/year&gt;&lt;pub-dates&gt;&lt;date&gt;2010&lt;/date&gt;&lt;/pub-dates&gt;&lt;/dates&gt;&lt;isbn&gt;1326-6756&lt;/isbn&gt;&lt;accession-num&gt;WOS:000281211900007&lt;/accession-num&gt;&lt;urls&gt;&lt;related-urls&gt;&lt;url&gt;&amp;lt;Go to ISI&amp;gt;://WOS:000281211900007&lt;/url&gt;&lt;/related-urls&gt;&lt;/urls&gt;&lt;electronic-resource-num&gt;10.1111/j.1440-6055.2010.00760.x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Uraba lugen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Campoplex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Uraba lugen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Campyloneura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acon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erndt &amp; Allen 201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erndt&lt;/Author&gt;&lt;Year&gt;2010&lt;/Year&gt;&lt;RecNum&gt;887&lt;/RecNum&gt;&lt;record&gt;&lt;rec-number&gt;887&lt;/rec-number&gt;&lt;foreign-keys&gt;&lt;key app="EN" db-id="epz0205v7ex0rle52agp2xdpwvprdzasw520"&gt;887&lt;/key&gt;&lt;/foreign-keys&gt;&lt;ref-type name="Journal Article"&gt;17&lt;/ref-type&gt;&lt;contributors&gt;&lt;authors&gt;&lt;author&gt;Berndt, Lisa A.&lt;/author&gt;&lt;author&gt;Allen, Geoff R.&lt;/author&gt;&lt;/authors&gt;&lt;/contributors&gt;&lt;titles&gt;&lt;title&gt;Biology and pest status of Uraba lugens Walker (Lepidoptera: Nolidae) in Australia and New Zealand&lt;/title&gt;&lt;secondary-title&gt;Australian Journal of Entomology&lt;/secondary-title&gt;&lt;/titles&gt;&lt;periodical&gt;&lt;full-title&gt;Australian Journal of Entomology&lt;/full-title&gt;&lt;/periodical&gt;&lt;pages&gt;268-277&lt;/pages&gt;&lt;volume&gt;49&lt;/volume&gt;&lt;dates&gt;&lt;year&gt;2010&lt;/year&gt;&lt;pub-dates&gt;&lt;date&gt;2010&lt;/date&gt;&lt;/pub-dates&gt;&lt;/dates&gt;&lt;isbn&gt;1326-6756&lt;/isbn&gt;&lt;accession-num&gt;WOS:000281211900007&lt;/accession-num&gt;&lt;urls&gt;&lt;related-urls&gt;&lt;url&gt;&amp;lt;Go to ISI&amp;gt;://WOS:000281211900007&lt;/url&gt;&lt;/related-urls&gt;&lt;/urls&gt;&lt;electronic-resource-num&gt;10.1111/j.1440-6055.2010.00760.x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Uraba lugen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Centrodora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phelen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erndt &amp; Allen 201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erndt&lt;/Author&gt;&lt;Year&gt;2010&lt;/Year&gt;&lt;RecNum&gt;887&lt;/RecNum&gt;&lt;record&gt;&lt;rec-number&gt;887&lt;/rec-number&gt;&lt;foreign-keys&gt;&lt;key app="EN" db-id="epz0205v7ex0rle52agp2xdpwvprdzasw520"&gt;887&lt;/key&gt;&lt;/foreign-keys&gt;&lt;ref-type name="Journal Article"&gt;17&lt;/ref-type&gt;&lt;contributors&gt;&lt;authors&gt;&lt;author&gt;Berndt, Lisa A.&lt;/author&gt;&lt;author&gt;Allen, Geoff R.&lt;/author&gt;&lt;/authors&gt;&lt;/contributors&gt;&lt;titles&gt;&lt;title&gt;Biology and pest status of Uraba lugens Walker (Lepidoptera: Nolidae) in Australia and New Zealand&lt;/title&gt;&lt;secondary-title&gt;Australian Journal of Entomology&lt;/secondary-title&gt;&lt;/titles&gt;&lt;periodical&gt;&lt;full-title&gt;Australian Journal of Entomology&lt;/full-title&gt;&lt;/periodical&gt;&lt;pages&gt;268-277&lt;/pages&gt;&lt;volume&gt;49&lt;/volume&gt;&lt;dates&gt;&lt;year&gt;2010&lt;/year&gt;&lt;pub-dates&gt;&lt;date&gt;2010&lt;/date&gt;&lt;/pub-dates&gt;&lt;/dates&gt;&lt;isbn&gt;1326-6756&lt;/isbn&gt;&lt;accession-num&gt;WOS:000281211900007&lt;/accession-num&gt;&lt;urls&gt;&lt;related-urls&gt;&lt;url&gt;&amp;lt;Go to ISI&amp;gt;://WOS:000281211900007&lt;/url&gt;&lt;/related-urls&gt;&lt;/urls&gt;&lt;electronic-resource-num&gt;10.1111/j.1440-6055.2010.00760.x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Uraba lugen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Cotesia urabae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acon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erndt &amp; Allen 201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erndt&lt;/Author&gt;&lt;Year&gt;2010&lt;/Year&gt;&lt;RecNum&gt;887&lt;/RecNum&gt;&lt;record&gt;&lt;rec-number&gt;887&lt;/rec-number&gt;&lt;foreign-keys&gt;&lt;key app="EN" db-id="epz0205v7ex0rle52agp2xdpwvprdzasw520"&gt;887&lt;/key&gt;&lt;/foreign-keys&gt;&lt;ref-type name="Journal Article"&gt;17&lt;/ref-type&gt;&lt;contributors&gt;&lt;authors&gt;&lt;author&gt;Berndt, Lisa A.&lt;/author&gt;&lt;author&gt;Allen, Geoff R.&lt;/author&gt;&lt;/authors&gt;&lt;/contributors&gt;&lt;titles&gt;&lt;title&gt;Biology and pest status of Uraba lugens Walker (Lepidoptera: Nolidae) in Australia and New Zealand&lt;/title&gt;&lt;secondary-title&gt;Australian Journal of Entomology&lt;/secondary-title&gt;&lt;/titles&gt;&lt;periodical&gt;&lt;full-title&gt;Australian Journal of Entomology&lt;/full-title&gt;&lt;/periodical&gt;&lt;pages&gt;268-277&lt;/pages&gt;&lt;volume&gt;49&lt;/volume&gt;&lt;dates&gt;&lt;year&gt;2010&lt;/year&gt;&lt;pub-dates&gt;&lt;date&gt;2010&lt;/date&gt;&lt;/pub-dates&gt;&lt;/dates&gt;&lt;isbn&gt;1326-6756&lt;/isbn&gt;&lt;accession-num&gt;WOS:000281211900007&lt;/accession-num&gt;&lt;urls&gt;&lt;related-urls&gt;&lt;url&gt;&amp;lt;Go to ISI&amp;gt;://WOS:000281211900007&lt;/url&gt;&lt;/related-urls&gt;&lt;/urls&gt;&lt;electronic-resource-num&gt;10.1111/j.1440-6055.2010.00760.x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Uraba lugen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Dolichogenidea eucalypti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acon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erndt &amp; Allen 201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erndt&lt;/Author&gt;&lt;Year&gt;2010&lt;/Year&gt;&lt;RecNum&gt;887&lt;/RecNum&gt;&lt;record&gt;&lt;rec-number&gt;887&lt;/rec-number&gt;&lt;foreign-keys&gt;&lt;key app="EN" db-id="epz0205v7ex0rle52agp2xdpwvprdzasw520"&gt;887&lt;/key&gt;&lt;/foreign-keys&gt;&lt;ref-type name="Journal Article"&gt;17&lt;/ref-type&gt;&lt;contributors&gt;&lt;authors&gt;&lt;author&gt;Berndt, Lisa A.&lt;/author&gt;&lt;author&gt;Allen, Geoff R.&lt;/author&gt;&lt;/authors&gt;&lt;/contributors&gt;&lt;titles&gt;&lt;title&gt;Biology and pest status of Uraba lugens Walker (Lepidoptera: Nolidae) in Australia and New Zealand&lt;/title&gt;&lt;secondary-title&gt;Australian Journal of Entomology&lt;/secondary-title&gt;&lt;/titles&gt;&lt;periodical&gt;&lt;full-title&gt;Australian Journal of Entomology&lt;/full-title&gt;&lt;/periodical&gt;&lt;pages&gt;268-277&lt;/pages&gt;&lt;volume&gt;49&lt;/volume&gt;&lt;dates&gt;&lt;year&gt;2010&lt;/year&gt;&lt;pub-dates&gt;&lt;date&gt;2010&lt;/date&gt;&lt;/pub-dates&gt;&lt;/dates&gt;&lt;isbn&gt;1326-6756&lt;/isbn&gt;&lt;accession-num&gt;WOS:000281211900007&lt;/accession-num&gt;&lt;urls&gt;&lt;related-urls&gt;&lt;url&gt;&amp;lt;Go to ISI&amp;gt;://WOS:000281211900007&lt;/url&gt;&lt;/related-urls&gt;&lt;/urls&gt;&lt;electronic-resource-num&gt;10.1111/j.1440-6055.2010.00760.x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Uraba lugen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Elasmus australiensi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lasm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erndt &amp; Allen 201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erndt&lt;/Author&gt;&lt;Year&gt;2010&lt;/Year&gt;&lt;RecNum&gt;887&lt;/RecNum&gt;&lt;record&gt;&lt;rec-number&gt;887&lt;/rec-number&gt;&lt;foreign-keys&gt;&lt;key app="EN" db-id="epz0205v7ex0rle52agp2xdpwvprdzasw520"&gt;887&lt;/key&gt;&lt;/foreign-keys&gt;&lt;ref-type name="Journal Article"&gt;17&lt;/ref-type&gt;&lt;contributors&gt;&lt;authors&gt;&lt;author&gt;Berndt, Lisa A.&lt;/author&gt;&lt;author&gt;Allen, Geoff R.&lt;/author&gt;&lt;/authors&gt;&lt;/contributors&gt;&lt;titles&gt;&lt;title&gt;Biology and pest status of Uraba lugens Walker (Lepidoptera: Nolidae) in Australia and New Zealand&lt;/title&gt;&lt;secondary-title&gt;Australian Journal of Entomology&lt;/secondary-title&gt;&lt;/titles&gt;&lt;periodical&gt;&lt;full-title&gt;Australian Journal of Entomology&lt;/full-title&gt;&lt;/periodical&gt;&lt;pages&gt;268-277&lt;/pages&gt;&lt;volume&gt;49&lt;/volume&gt;&lt;dates&gt;&lt;year&gt;2010&lt;/year&gt;&lt;pub-dates&gt;&lt;date&gt;2010&lt;/date&gt;&lt;/pub-dates&gt;&lt;/dates&gt;&lt;isbn&gt;1326-6756&lt;/isbn&gt;&lt;accession-num&gt;WOS:000281211900007&lt;/accession-num&gt;&lt;urls&gt;&lt;related-urls&gt;&lt;url&gt;&amp;lt;Go to ISI&amp;gt;://WOS:000281211900007&lt;/url&gt;&lt;/related-urls&gt;&lt;/urls&gt;&lt;electronic-resource-num&gt;10.1111/j.1440-6055.2010.00760.x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Uraba lugen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Elasmus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lasm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erndt &amp; Allen 201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erndt&lt;/Author&gt;&lt;Year&gt;2010&lt;/Year&gt;&lt;RecNum&gt;887&lt;/RecNum&gt;&lt;record&gt;&lt;rec-number&gt;887&lt;/rec-number&gt;&lt;foreign-keys&gt;&lt;key app="EN" db-id="epz0205v7ex0rle52agp2xdpwvprdzasw520"&gt;887&lt;/key&gt;&lt;/foreign-keys&gt;&lt;ref-type name="Journal Article"&gt;17&lt;/ref-type&gt;&lt;contributors&gt;&lt;authors&gt;&lt;author&gt;Berndt, Lisa A.&lt;/author&gt;&lt;author&gt;Allen, Geoff R.&lt;/author&gt;&lt;/authors&gt;&lt;/contributors&gt;&lt;titles&gt;&lt;title&gt;Biology and pest status of Uraba lugens Walker (Lepidoptera: Nolidae) in Australia and New Zealand&lt;/title&gt;&lt;secondary-title&gt;Australian Journal of Entomology&lt;/secondary-title&gt;&lt;/titles&gt;&lt;periodical&gt;&lt;full-title&gt;Australian Journal of Entomology&lt;/full-title&gt;&lt;/periodical&gt;&lt;pages&gt;268-277&lt;/pages&gt;&lt;volume&gt;49&lt;/volume&gt;&lt;dates&gt;&lt;year&gt;2010&lt;/year&gt;&lt;pub-dates&gt;&lt;date&gt;2010&lt;/date&gt;&lt;/pub-dates&gt;&lt;/dates&gt;&lt;isbn&gt;1326-6756&lt;/isbn&gt;&lt;accession-num&gt;WOS:000281211900007&lt;/accession-num&gt;&lt;urls&gt;&lt;related-urls&gt;&lt;url&gt;&amp;lt;Go to ISI&amp;gt;://WOS:000281211900007&lt;/url&gt;&lt;/related-urls&gt;&lt;/urls&gt;&lt;electronic-resource-num&gt;10.1111/j.1440-6055.2010.00760.x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Uraba lugen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Euplectrus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uloph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erndt &amp; Allen 201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erndt&lt;/Author&gt;&lt;Year&gt;2010&lt;/Year&gt;&lt;RecNum&gt;887&lt;/RecNum&gt;&lt;record&gt;&lt;rec-number&gt;887&lt;/rec-number&gt;&lt;foreign-keys&gt;&lt;key app="EN" db-id="epz0205v7ex0rle52agp2xdpwvprdzasw520"&gt;887&lt;/key&gt;&lt;/foreign-keys&gt;&lt;ref-type name="Journal Article"&gt;17&lt;/ref-type&gt;&lt;contributors&gt;&lt;authors&gt;&lt;author&gt;Berndt, Lisa A.&lt;/author&gt;&lt;author&gt;Allen, Geoff R.&lt;/author&gt;&lt;/authors&gt;&lt;/contributors&gt;&lt;titles&gt;&lt;title&gt;Biology and pest status of Uraba lugens Walker (Lepidoptera: Nolidae) in Australia and New Zealand&lt;/title&gt;&lt;secondary-title&gt;Australian Journal of Entomology&lt;/secondary-title&gt;&lt;/titles&gt;&lt;periodical&gt;&lt;full-title&gt;Australian Journal of Entomology&lt;/full-title&gt;&lt;/periodical&gt;&lt;pages&gt;268-277&lt;/pages&gt;&lt;volume&gt;49&lt;/volume&gt;&lt;dates&gt;&lt;year&gt;2010&lt;/year&gt;&lt;pub-dates&gt;&lt;date&gt;2010&lt;/date&gt;&lt;/pub-dates&gt;&lt;/dates&gt;&lt;isbn&gt;1326-6756&lt;/isbn&gt;&lt;accession-num&gt;WOS:000281211900007&lt;/accession-num&gt;&lt;urls&gt;&lt;related-urls&gt;&lt;url&gt;&amp;lt;Go to ISI&amp;gt;://WOS:000281211900007&lt;/url&gt;&lt;/related-urls&gt;&lt;/urls&gt;&lt;electronic-resource-num&gt;10.1111/j.1440-6055.2010.00760.x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Uraba lugen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Eurytoma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uloph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erndt &amp; Allen 201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erndt&lt;/Author&gt;&lt;Year&gt;2010&lt;/Year&gt;&lt;RecNum&gt;887&lt;/RecNum&gt;&lt;record&gt;&lt;rec-number&gt;887&lt;/rec-number&gt;&lt;foreign-keys&gt;&lt;key app="EN" db-id="epz0205v7ex0rle52agp2xdpwvprdzasw520"&gt;887&lt;/key&gt;&lt;/foreign-keys&gt;&lt;ref-type name="Journal Article"&gt;17&lt;/ref-type&gt;&lt;contributors&gt;&lt;authors&gt;&lt;author&gt;Berndt, Lisa A.&lt;/author&gt;&lt;author&gt;Allen, Geoff R.&lt;/author&gt;&lt;/authors&gt;&lt;/contributors&gt;&lt;titles&gt;&lt;title&gt;Biology and pest status of Uraba lugens Walker (Lepidoptera: Nolidae) in Australia and New Zealand&lt;/title&gt;&lt;secondary-title&gt;Australian Journal of Entomology&lt;/secondary-title&gt;&lt;/titles&gt;&lt;periodical&gt;&lt;full-title&gt;Australian Journal of Entomology&lt;/full-title&gt;&lt;/periodical&gt;&lt;pages&gt;268-277&lt;/pages&gt;&lt;volume&gt;49&lt;/volume&gt;&lt;dates&gt;&lt;year&gt;2010&lt;/year&gt;&lt;pub-dates&gt;&lt;date&gt;2010&lt;/date&gt;&lt;/pub-dates&gt;&lt;/dates&gt;&lt;isbn&gt;1326-6756&lt;/isbn&gt;&lt;accession-num&gt;WOS:000281211900007&lt;/accession-num&gt;&lt;urls&gt;&lt;related-urls&gt;&lt;url&gt;&amp;lt;Go to ISI&amp;gt;://WOS:000281211900007&lt;/url&gt;&lt;/related-urls&gt;&lt;/urls&gt;&lt;electronic-resource-num&gt;10.1111/j.1440-6055.2010.00760.x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Uraba lugen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Exorista flavicep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chin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erndt &amp; Allen 201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erndt&lt;/Author&gt;&lt;Year&gt;2010&lt;/Year&gt;&lt;RecNum&gt;887&lt;/RecNum&gt;&lt;record&gt;&lt;rec-number&gt;887&lt;/rec-number&gt;&lt;foreign-keys&gt;&lt;key app="EN" db-id="epz0205v7ex0rle52agp2xdpwvprdzasw520"&gt;887&lt;/key&gt;&lt;/foreign-keys&gt;&lt;ref-type name="Journal Article"&gt;17&lt;/ref-type&gt;&lt;contributors&gt;&lt;authors&gt;&lt;author&gt;Berndt, Lisa A.&lt;/author&gt;&lt;author&gt;Allen, Geoff R.&lt;/author&gt;&lt;/authors&gt;&lt;/contributors&gt;&lt;titles&gt;&lt;title&gt;Biology and pest status of Uraba lugens Walker (Lepidoptera: Nolidae) in Australia and New Zealand&lt;/title&gt;&lt;secondary-title&gt;Australian Journal of Entomology&lt;/secondary-title&gt;&lt;/titles&gt;&lt;periodical&gt;&lt;full-title&gt;Australian Journal of Entomology&lt;/full-title&gt;&lt;/periodical&gt;&lt;pages&gt;268-277&lt;/pages&gt;&lt;volume&gt;49&lt;/volume&gt;&lt;dates&gt;&lt;year&gt;2010&lt;/year&gt;&lt;pub-dates&gt;&lt;date&gt;2010&lt;/date&gt;&lt;/pub-dates&gt;&lt;/dates&gt;&lt;isbn&gt;1326-6756&lt;/isbn&gt;&lt;accession-num&gt;WOS:000281211900007&lt;/accession-num&gt;&lt;urls&gt;&lt;related-urls&gt;&lt;url&gt;&amp;lt;Go to ISI&amp;gt;://WOS:000281211900007&lt;/url&gt;&lt;/related-urls&gt;&lt;/urls&gt;&lt;electronic-resource-num&gt;10.1111/j.1440-6055.2010.00760.x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Uraba lugen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Irabatha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acon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erndt &amp; Allen 201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erndt&lt;/Author&gt;&lt;Year&gt;2010&lt;/Year&gt;&lt;RecNum&gt;887&lt;/RecNum&gt;&lt;record&gt;&lt;rec-number&gt;887&lt;/rec-number&gt;&lt;foreign-keys&gt;&lt;key app="EN" db-id="epz0205v7ex0rle52agp2xdpwvprdzasw520"&gt;887&lt;/key&gt;&lt;/foreign-keys&gt;&lt;ref-type name="Journal Article"&gt;17&lt;/ref-type&gt;&lt;contributors&gt;&lt;authors&gt;&lt;author&gt;Berndt, Lisa A.&lt;/author&gt;&lt;author&gt;Allen, Geoff R.&lt;/author&gt;&lt;/authors&gt;&lt;/contributors&gt;&lt;titles&gt;&lt;title&gt;Biology and pest status of Uraba lugens Walker (Lepidoptera: Nolidae) in Australia and New Zealand&lt;/title&gt;&lt;secondary-title&gt;Australian Journal of Entomology&lt;/secondary-title&gt;&lt;/titles&gt;&lt;periodical&gt;&lt;full-title&gt;Australian Journal of Entomology&lt;/full-title&gt;&lt;/periodical&gt;&lt;pages&gt;268-277&lt;/pages&gt;&lt;volume&gt;49&lt;/volume&gt;&lt;dates&gt;&lt;year&gt;2010&lt;/year&gt;&lt;pub-dates&gt;&lt;date&gt;2010&lt;/date&gt;&lt;/pub-dates&gt;&lt;/dates&gt;&lt;isbn&gt;1326-6756&lt;/isbn&gt;&lt;accession-num&gt;WOS:000281211900007&lt;/accession-num&gt;&lt;urls&gt;&lt;related-urls&gt;&lt;url&gt;&amp;lt;Go to ISI&amp;gt;://WOS:000281211900007&lt;/url&gt;&lt;/related-urls&gt;&lt;/urls&gt;&lt;electronic-resource-num&gt;10.1111/j.1440-6055.2010.00760.x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lastRenderedPageBreak/>
              <w:t>Uraba lugen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Meteorus pulchricorni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ac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Mansfield </w:t>
            </w:r>
            <w:r w:rsidR="00097660" w:rsidRPr="00097660">
              <w:rPr>
                <w:rFonts w:ascii="Times New Roman" w:eastAsia="Times New Roman" w:hAnsi="Times New Roman" w:cs="Times New Roman"/>
                <w:i/>
                <w:color w:val="000000"/>
                <w:lang w:eastAsia="en-AU"/>
              </w:rPr>
              <w:t xml:space="preserve">et al. </w:t>
            </w: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(2005)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Mansfield&lt;/Author&gt;&lt;Year&gt;2005&lt;/Year&gt;&lt;RecNum&gt;890&lt;/RecNum&gt;&lt;record&gt;&lt;rec-number&gt;890&lt;/rec-number&gt;&lt;foreign-keys&gt;&lt;key app="EN" db-id="epz0205v7ex0rle52agp2xdpwvprdzasw520"&gt;890&lt;/key&gt;&lt;/foreign-keys&gt;&lt;ref-type name="Journal Article"&gt;17&lt;/ref-type&gt;&lt;contributors&gt;&lt;authors&gt;&lt;author&gt;Mansfield, S.&lt;/author&gt;&lt;author&gt;Kriticos, D. J.&lt;/author&gt;&lt;author&gt;Potter, K. J. B.&lt;/author&gt;&lt;author&gt;Watson, M. C.&lt;/author&gt;&lt;/authors&gt;&lt;/contributors&gt;&lt;titles&gt;&lt;title&gt;Parasitism of gum leaf skeletoniser (Uraba lugens) in New Zealand&lt;/title&gt;&lt;secondary-title&gt;New Zealand Plant Protection&lt;/secondary-title&gt;&lt;/titles&gt;&lt;periodical&gt;&lt;full-title&gt;New Zealand Plant Protection&lt;/full-title&gt;&lt;/periodical&gt;&lt;pages&gt;191-196&lt;/pages&gt;&lt;volume&gt;58&lt;/volume&gt;&lt;dates&gt;&lt;year&gt;2005&lt;/year&gt;&lt;pub-dates&gt;&lt;date&gt;2005&lt;/date&gt;&lt;/pub-dates&gt;&lt;/dates&gt;&lt;isbn&gt;1175-9003&lt;/isbn&gt;&lt;accession-num&gt;ZOOREC:ZOOR14203017274&lt;/accession-num&gt;&lt;urls&gt;&lt;related-urls&gt;&lt;url&gt;&amp;lt;Go to ISI&amp;gt;://ZOOREC:ZOOR14203017274&lt;/url&gt;&lt;/related-urls&gt;&lt;/urls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6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Uraba lugen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Pediobus bruchicida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uloph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erndt &amp; Allen 201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erndt&lt;/Author&gt;&lt;Year&gt;2010&lt;/Year&gt;&lt;RecNum&gt;887&lt;/RecNum&gt;&lt;record&gt;&lt;rec-number&gt;887&lt;/rec-number&gt;&lt;foreign-keys&gt;&lt;key app="EN" db-id="epz0205v7ex0rle52agp2xdpwvprdzasw520"&gt;887&lt;/key&gt;&lt;/foreign-keys&gt;&lt;ref-type name="Journal Article"&gt;17&lt;/ref-type&gt;&lt;contributors&gt;&lt;authors&gt;&lt;author&gt;Berndt, Lisa A.&lt;/author&gt;&lt;author&gt;Allen, Geoff R.&lt;/author&gt;&lt;/authors&gt;&lt;/contributors&gt;&lt;titles&gt;&lt;title&gt;Biology and pest status of Uraba lugens Walker (Lepidoptera: Nolidae) in Australia and New Zealand&lt;/title&gt;&lt;secondary-title&gt;Australian Journal of Entomology&lt;/secondary-title&gt;&lt;/titles&gt;&lt;periodical&gt;&lt;full-title&gt;Australian Journal of Entomology&lt;/full-title&gt;&lt;/periodical&gt;&lt;pages&gt;268-277&lt;/pages&gt;&lt;volume&gt;49&lt;/volume&gt;&lt;dates&gt;&lt;year&gt;2010&lt;/year&gt;&lt;pub-dates&gt;&lt;date&gt;2010&lt;/date&gt;&lt;/pub-dates&gt;&lt;/dates&gt;&lt;isbn&gt;1326-6756&lt;/isbn&gt;&lt;accession-num&gt;WOS:000281211900007&lt;/accession-num&gt;&lt;urls&gt;&lt;related-urls&gt;&lt;url&gt;&amp;lt;Go to ISI&amp;gt;://WOS:000281211900007&lt;/url&gt;&lt;/related-urls&gt;&lt;/urls&gt;&lt;electronic-resource-num&gt;10.1111/j.1440-6055.2010.00760.x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Uraba lugen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Pediobus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uloph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erndt &amp; Allen 201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erndt&lt;/Author&gt;&lt;Year&gt;2010&lt;/Year&gt;&lt;RecNum&gt;887&lt;/RecNum&gt;&lt;record&gt;&lt;rec-number&gt;887&lt;/rec-number&gt;&lt;foreign-keys&gt;&lt;key app="EN" db-id="epz0205v7ex0rle52agp2xdpwvprdzasw520"&gt;887&lt;/key&gt;&lt;/foreign-keys&gt;&lt;ref-type name="Journal Article"&gt;17&lt;/ref-type&gt;&lt;contributors&gt;&lt;authors&gt;&lt;author&gt;Berndt, Lisa A.&lt;/author&gt;&lt;author&gt;Allen, Geoff R.&lt;/author&gt;&lt;/authors&gt;&lt;/contributors&gt;&lt;titles&gt;&lt;title&gt;Biology and pest status of Uraba lugens Walker (Lepidoptera: Nolidae) in Australia and New Zealand&lt;/title&gt;&lt;secondary-title&gt;Australian Journal of Entomology&lt;/secondary-title&gt;&lt;/titles&gt;&lt;periodical&gt;&lt;full-title&gt;Australian Journal of Entomology&lt;/full-title&gt;&lt;/periodical&gt;&lt;pages&gt;268-277&lt;/pages&gt;&lt;volume&gt;49&lt;/volume&gt;&lt;dates&gt;&lt;year&gt;2010&lt;/year&gt;&lt;pub-dates&gt;&lt;date&gt;2010&lt;/date&gt;&lt;/pub-dates&gt;&lt;/dates&gt;&lt;isbn&gt;1326-6756&lt;/isbn&gt;&lt;accession-num&gt;WOS:000281211900007&lt;/accession-num&gt;&lt;urls&gt;&lt;related-urls&gt;&lt;url&gt;&amp;lt;Go to ISI&amp;gt;://WOS:000281211900007&lt;/url&gt;&lt;/related-urls&gt;&lt;/urls&gt;&lt;electronic-resource-num&gt;10.1111/j.1440-6055.2010.00760.x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Uraba lugen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Pristomerus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 4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Uraba lugen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Stiromesostenus sp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Uraba lugen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Winthemia laterali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chin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erndt &amp; Allen 201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erndt&lt;/Author&gt;&lt;Year&gt;2010&lt;/Year&gt;&lt;RecNum&gt;887&lt;/RecNum&gt;&lt;record&gt;&lt;rec-number&gt;887&lt;/rec-number&gt;&lt;foreign-keys&gt;&lt;key app="EN" db-id="epz0205v7ex0rle52agp2xdpwvprdzasw520"&gt;887&lt;/key&gt;&lt;/foreign-keys&gt;&lt;ref-type name="Journal Article"&gt;17&lt;/ref-type&gt;&lt;contributors&gt;&lt;authors&gt;&lt;author&gt;Berndt, Lisa A.&lt;/author&gt;&lt;author&gt;Allen, Geoff R.&lt;/author&gt;&lt;/authors&gt;&lt;/contributors&gt;&lt;titles&gt;&lt;title&gt;Biology and pest status of Uraba lugens Walker (Lepidoptera: Nolidae) in Australia and New Zealand&lt;/title&gt;&lt;secondary-title&gt;Australian Journal of Entomology&lt;/secondary-title&gt;&lt;/titles&gt;&lt;periodical&gt;&lt;full-title&gt;Australian Journal of Entomology&lt;/full-title&gt;&lt;/periodical&gt;&lt;pages&gt;268-277&lt;/pages&gt;&lt;volume&gt;49&lt;/volume&gt;&lt;dates&gt;&lt;year&gt;2010&lt;/year&gt;&lt;pub-dates&gt;&lt;date&gt;2010&lt;/date&gt;&lt;/pub-dates&gt;&lt;/dates&gt;&lt;isbn&gt;1326-6756&lt;/isbn&gt;&lt;accession-num&gt;WOS:000281211900007&lt;/accession-num&gt;&lt;urls&gt;&lt;related-urls&gt;&lt;url&gt;&amp;lt;Go to ISI&amp;gt;://WOS:000281211900007&lt;/url&gt;&lt;/related-urls&gt;&lt;/urls&gt;&lt;electronic-resource-num&gt;10.1111/j.1440-6055.2010.00760.x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Uraba lugen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No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Xanthopimpla rhopalocero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, Mansfield </w:t>
            </w:r>
            <w:r w:rsidR="00097660" w:rsidRPr="00097660">
              <w:rPr>
                <w:rFonts w:ascii="Times New Roman" w:eastAsia="Times New Roman" w:hAnsi="Times New Roman" w:cs="Times New Roman"/>
                <w:i/>
                <w:color w:val="000000"/>
                <w:lang w:eastAsia="en-AU"/>
              </w:rPr>
              <w:t xml:space="preserve">et al. </w:t>
            </w: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(2005)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Mansfield&lt;/Author&gt;&lt;Year&gt;2005&lt;/Year&gt;&lt;RecNum&gt;890&lt;/RecNum&gt;&lt;record&gt;&lt;rec-number&gt;890&lt;/rec-number&gt;&lt;foreign-keys&gt;&lt;key app="EN" db-id="epz0205v7ex0rle52agp2xdpwvprdzasw520"&gt;890&lt;/key&gt;&lt;/foreign-keys&gt;&lt;ref-type name="Journal Article"&gt;17&lt;/ref-type&gt;&lt;contributors&gt;&lt;authors&gt;&lt;author&gt;Mansfield, S.&lt;/author&gt;&lt;author&gt;Kriticos, D. J.&lt;/author&gt;&lt;author&gt;Potter, K. J. B.&lt;/author&gt;&lt;author&gt;Watson, M. C.&lt;/author&gt;&lt;/authors&gt;&lt;/contributors&gt;&lt;titles&gt;&lt;title&gt;Parasitism of gum leaf skeletoniser (Uraba lugens) in New Zealand&lt;/title&gt;&lt;secondary-title&gt;New Zealand Plant Protection&lt;/secondary-title&gt;&lt;/titles&gt;&lt;periodical&gt;&lt;full-title&gt;New Zealand Plant Protection&lt;/full-title&gt;&lt;/periodical&gt;&lt;pages&gt;191-196&lt;/pages&gt;&lt;volume&gt;58&lt;/volume&gt;&lt;dates&gt;&lt;year&gt;2005&lt;/year&gt;&lt;pub-dates&gt;&lt;date&gt;2005&lt;/date&gt;&lt;/pub-dates&gt;&lt;/dates&gt;&lt;isbn&gt;1175-9003&lt;/isbn&gt;&lt;accession-num&gt;ZOOREC:ZOOR14203017274&lt;/accession-num&gt;&lt;urls&gt;&lt;related-urls&gt;&lt;url&gt;&amp;lt;Go to ISI&amp;gt;://ZOOREC:ZOOR14203017274&lt;/url&gt;&lt;/related-urls&gt;&lt;/urls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6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Agrotis infus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Chaetophthalmus bicolor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chi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antrell 1986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Cantrell&lt;/Author&gt;&lt;Year&gt;1986&lt;/Year&gt;&lt;RecNum&gt;897&lt;/RecNum&gt;&lt;record&gt;&lt;rec-number&gt;897&lt;/rec-number&gt;&lt;foreign-keys&gt;&lt;key app="EN" db-id="epz0205v7ex0rle52agp2xdpwvprdzasw520"&gt;897&lt;/key&gt;&lt;/foreign-keys&gt;&lt;ref-type name="Journal Article"&gt;17&lt;/ref-type&gt;&lt;contributors&gt;&lt;authors&gt;&lt;author&gt;Cantrell, B. K.&lt;/author&gt;&lt;/authors&gt;&lt;/contributors&gt;&lt;titles&gt;&lt;title&gt;&lt;style face="normal" font="Times New Roman" size="11"&gt;An updated host catalog for the Australian Tachinidae (Diptera)&lt;/style&gt;&lt;/title&gt;&lt;secondary-title&gt;Journal of the Australian Entomological Society&lt;/secondary-title&gt;&lt;/titles&gt;&lt;periodical&gt;&lt;full-title&gt;Journal of the Australian Entomological Society&lt;/full-title&gt;&lt;/periodical&gt;&lt;pages&gt;255-265&lt;/pages&gt;&lt;volume&gt;25&lt;/volume&gt;&lt;dates&gt;&lt;year&gt;1986&lt;/year&gt;&lt;pub-dates&gt;&lt;date&gt;1986&lt;/date&gt;&lt;/pub-dates&gt;&lt;/dates&gt;&lt;isbn&gt;0004-9050&lt;/isbn&gt;&lt;accession-num&gt;WOS:A1986D861000010&lt;/accession-num&gt;&lt;urls&gt;&lt;related-urls&gt;&lt;url&gt;&amp;lt;Go to ISI&amp;gt;://WOS:A1986D861000010&lt;/url&gt;&lt;/related-urls&gt;&lt;/urls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2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Agrotis infus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Netelia producta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Chrysodeixis argentifer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Carcelia illota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chin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antrell 198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Cantrell&lt;/Author&gt;&lt;Year&gt;1986&lt;/Year&gt;&lt;RecNum&gt;897&lt;/RecNum&gt;&lt;record&gt;&lt;rec-number&gt;897&lt;/rec-number&gt;&lt;foreign-keys&gt;&lt;key app="EN" db-id="epz0205v7ex0rle52agp2xdpwvprdzasw520"&gt;897&lt;/key&gt;&lt;/foreign-keys&gt;&lt;ref-type name="Journal Article"&gt;17&lt;/ref-type&gt;&lt;contributors&gt;&lt;authors&gt;&lt;author&gt;Cantrell, B. K.&lt;/author&gt;&lt;/authors&gt;&lt;/contributors&gt;&lt;titles&gt;&lt;title&gt;&lt;style face="normal" font="Times New Roman" size="11"&gt;An updated host catalog for the Australian Tachinidae (Diptera)&lt;/style&gt;&lt;/title&gt;&lt;secondary-title&gt;Journal of the Australian Entomological Society&lt;/secondary-title&gt;&lt;/titles&gt;&lt;periodical&gt;&lt;full-title&gt;Journal of the Australian Entomological Society&lt;/full-title&gt;&lt;/periodical&gt;&lt;pages&gt;255-265&lt;/pages&gt;&lt;volume&gt;25&lt;/volume&gt;&lt;dates&gt;&lt;year&gt;1986&lt;/year&gt;&lt;pub-dates&gt;&lt;date&gt;1986&lt;/date&gt;&lt;/pub-dates&gt;&lt;/dates&gt;&lt;isbn&gt;0004-9050&lt;/isbn&gt;&lt;accession-num&gt;WOS:A1986D861000010&lt;/accession-num&gt;&lt;urls&gt;&lt;related-urls&gt;&lt;url&gt;&amp;lt;Go to ISI&amp;gt;://WOS:A1986D861000010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2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Chrysodeixis argentifer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Ceromya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chin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antrell 198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Cantrell&lt;/Author&gt;&lt;Year&gt;1986&lt;/Year&gt;&lt;RecNum&gt;897&lt;/RecNum&gt;&lt;record&gt;&lt;rec-number&gt;897&lt;/rec-number&gt;&lt;foreign-keys&gt;&lt;key app="EN" db-id="epz0205v7ex0rle52agp2xdpwvprdzasw520"&gt;897&lt;/key&gt;&lt;/foreign-keys&gt;&lt;ref-type name="Journal Article"&gt;17&lt;/ref-type&gt;&lt;contributors&gt;&lt;authors&gt;&lt;author&gt;Cantrell, B. K.&lt;/author&gt;&lt;/authors&gt;&lt;/contributors&gt;&lt;titles&gt;&lt;title&gt;&lt;style face="normal" font="Times New Roman" size="11"&gt;An updated host catalog for the Australian Tachinidae (Diptera)&lt;/style&gt;&lt;/title&gt;&lt;secondary-title&gt;Journal of the Australian Entomological Society&lt;/secondary-title&gt;&lt;/titles&gt;&lt;periodical&gt;&lt;full-title&gt;Journal of the Australian Entomological Society&lt;/full-title&gt;&lt;/periodical&gt;&lt;pages&gt;255-265&lt;/pages&gt;&lt;volume&gt;25&lt;/volume&gt;&lt;dates&gt;&lt;year&gt;1986&lt;/year&gt;&lt;pub-dates&gt;&lt;date&gt;1986&lt;/date&gt;&lt;/pub-dates&gt;&lt;/dates&gt;&lt;isbn&gt;0004-9050&lt;/isbn&gt;&lt;accession-num&gt;WOS:A1986D861000010&lt;/accession-num&gt;&lt;urls&gt;&lt;related-urls&gt;&lt;url&gt;&amp;lt;Go to ISI&amp;gt;://WOS:A1986D861000010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2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Chrysodeixis argentifer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Exorista psychidivora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chin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antrell 198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Cantrell&lt;/Author&gt;&lt;Year&gt;1986&lt;/Year&gt;&lt;RecNum&gt;897&lt;/RecNum&gt;&lt;record&gt;&lt;rec-number&gt;897&lt;/rec-number&gt;&lt;foreign-keys&gt;&lt;key app="EN" db-id="epz0205v7ex0rle52agp2xdpwvprdzasw520"&gt;897&lt;/key&gt;&lt;/foreign-keys&gt;&lt;ref-type name="Journal Article"&gt;17&lt;/ref-type&gt;&lt;contributors&gt;&lt;authors&gt;&lt;author&gt;Cantrell, B. K.&lt;/author&gt;&lt;/authors&gt;&lt;/contributors&gt;&lt;titles&gt;&lt;title&gt;&lt;style face="normal" font="Times New Roman" size="11"&gt;An updated host catalog for the Australian Tachinidae (Diptera)&lt;/style&gt;&lt;/title&gt;&lt;secondary-title&gt;Journal of the Australian Entomological Society&lt;/secondary-title&gt;&lt;/titles&gt;&lt;periodical&gt;&lt;full-title&gt;Journal of the Australian Entomological Society&lt;/full-title&gt;&lt;/periodical&gt;&lt;pages&gt;255-265&lt;/pages&gt;&lt;volume&gt;25&lt;/volume&gt;&lt;dates&gt;&lt;year&gt;1986&lt;/year&gt;&lt;pub-dates&gt;&lt;date&gt;1986&lt;/date&gt;&lt;/pub-dates&gt;&lt;/dates&gt;&lt;isbn&gt;0004-9050&lt;/isbn&gt;&lt;accession-num&gt;WOS:A1986D861000010&lt;/accession-num&gt;&lt;urls&gt;&lt;related-urls&gt;&lt;url&gt;&amp;lt;Go to ISI&amp;gt;://WOS:A1986D861000010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2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Chrysodeixis argentifer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Microplitis demolitor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ac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ustin &amp; Dangerfield 1993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Austin&lt;/Author&gt;&lt;Year&gt;1993&lt;/Year&gt;&lt;RecNum&gt;893&lt;/RecNum&gt;&lt;record&gt;&lt;rec-number&gt;893&lt;/rec-number&gt;&lt;foreign-keys&gt;&lt;key app="EN" db-id="epz0205v7ex0rle52agp2xdpwvprdzasw520"&gt;893&lt;/key&gt;&lt;/foreign-keys&gt;&lt;ref-type name="Journal Article"&gt;17&lt;/ref-type&gt;&lt;contributors&gt;&lt;authors&gt;&lt;author&gt;Austin, A. D.&lt;/author&gt;&lt;author&gt;Dangerfield, P. C.&lt;/author&gt;&lt;/authors&gt;&lt;/contributors&gt;&lt;titles&gt;&lt;title&gt;Systematics of Australian and New Guinean Microplitis Foerster and Snellenius Westwood (Hymenoptera: Braconidae: Microgastrinae), with a review of their biology and host relationships&lt;/title&gt;&lt;secondary-title&gt;Invertebrate Taxonomy&lt;/secondary-title&gt;&lt;/titles&gt;&lt;periodical&gt;&lt;full-title&gt;Invertebrate Taxonomy&lt;/full-title&gt;&lt;/periodical&gt;&lt;pages&gt;1097-1166&lt;/pages&gt;&lt;volume&gt;7&lt;/volume&gt;&lt;number&gt;5&lt;/number&gt;&lt;dates&gt;&lt;year&gt;1993&lt;/year&gt;&lt;pub-dates&gt;&lt;date&gt;1993&lt;/date&gt;&lt;/pub-dates&gt;&lt;/dates&gt;&lt;isbn&gt;0818-0164&lt;/isbn&gt;&lt;accession-num&gt;ZOOREC:ZOOR13000028050&lt;/accession-num&gt;&lt;urls&gt;&lt;related-urls&gt;&lt;url&gt;&amp;lt;Go to ISI&amp;gt;://ZOOREC:ZOOR13000028050&lt;/url&gt;&lt;/related-urls&gt;&lt;/urls&gt;&lt;electronic-resource-num&gt;10.1071/it9931097&lt;/electronic-resource-num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7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Chrysodeixis argentifer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Microplitis murrayi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ac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ustin &amp; Dangerfield 1993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Austin&lt;/Author&gt;&lt;Year&gt;1993&lt;/Year&gt;&lt;RecNum&gt;893&lt;/RecNum&gt;&lt;record&gt;&lt;rec-number&gt;893&lt;/rec-number&gt;&lt;foreign-keys&gt;&lt;key app="EN" db-id="epz0205v7ex0rle52agp2xdpwvprdzasw520"&gt;893&lt;/key&gt;&lt;/foreign-keys&gt;&lt;ref-type name="Journal Article"&gt;17&lt;/ref-type&gt;&lt;contributors&gt;&lt;authors&gt;&lt;author&gt;Austin, A. D.&lt;/author&gt;&lt;author&gt;Dangerfield, P. C.&lt;/author&gt;&lt;/authors&gt;&lt;/contributors&gt;&lt;titles&gt;&lt;title&gt;Systematics of Australian and New Guinean Microplitis Foerster and Snellenius Westwood (Hymenoptera: Braconidae: Microgastrinae), with a review of their biology and host relationships&lt;/title&gt;&lt;secondary-title&gt;Invertebrate Taxonomy&lt;/secondary-title&gt;&lt;/titles&gt;&lt;periodical&gt;&lt;full-title&gt;Invertebrate Taxonomy&lt;/full-title&gt;&lt;/periodical&gt;&lt;pages&gt;1097-1166&lt;/pages&gt;&lt;volume&gt;7&lt;/volume&gt;&lt;number&gt;5&lt;/number&gt;&lt;dates&gt;&lt;year&gt;1993&lt;/year&gt;&lt;pub-dates&gt;&lt;date&gt;1993&lt;/date&gt;&lt;/pub-dates&gt;&lt;/dates&gt;&lt;isbn&gt;0818-0164&lt;/isbn&gt;&lt;accession-num&gt;ZOOREC:ZOOR13000028050&lt;/accession-num&gt;&lt;urls&gt;&lt;related-urls&gt;&lt;url&gt;&amp;lt;Go to ISI&amp;gt;://ZOOREC:ZOOR13000028050&lt;/url&gt;&lt;/related-urls&gt;&lt;/urls&gt;&lt;electronic-resource-num&gt;10.1071/it9931097&lt;/electronic-resource-num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7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Chrysodeixis argentifer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Palexorista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chin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antrell 198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Cantrell&lt;/Author&gt;&lt;Year&gt;1986&lt;/Year&gt;&lt;RecNum&gt;897&lt;/RecNum&gt;&lt;record&gt;&lt;rec-number&gt;897&lt;/rec-number&gt;&lt;foreign-keys&gt;&lt;key app="EN" db-id="epz0205v7ex0rle52agp2xdpwvprdzasw520"&gt;897&lt;/key&gt;&lt;/foreign-keys&gt;&lt;ref-type name="Journal Article"&gt;17&lt;/ref-type&gt;&lt;contributors&gt;&lt;authors&gt;&lt;author&gt;Cantrell, B. K.&lt;/author&gt;&lt;/authors&gt;&lt;/contributors&gt;&lt;titles&gt;&lt;title&gt;&lt;style face="normal" font="Times New Roman" size="11"&gt;An updated host catalog for the Australian Tachinidae (Diptera)&lt;/style&gt;&lt;/title&gt;&lt;secondary-title&gt;Journal of the Australian Entomological Society&lt;/secondary-title&gt;&lt;/titles&gt;&lt;periodical&gt;&lt;full-title&gt;Journal of the Australian Entomological Society&lt;/full-title&gt;&lt;/periodical&gt;&lt;pages&gt;255-265&lt;/pages&gt;&lt;volume&gt;25&lt;/volume&gt;&lt;dates&gt;&lt;year&gt;1986&lt;/year&gt;&lt;pub-dates&gt;&lt;date&gt;1986&lt;/date&gt;&lt;/pub-dates&gt;&lt;/dates&gt;&lt;isbn&gt;0004-9050&lt;/isbn&gt;&lt;accession-num&gt;WOS:A1986D861000010&lt;/accession-num&gt;&lt;urls&gt;&lt;related-urls&gt;&lt;url&gt;&amp;lt;Go to ISI&amp;gt;://WOS:A1986D861000010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2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Ciampa arietari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Epiphyas postvitt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Actia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chin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antrell 198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Cantrell&lt;/Author&gt;&lt;Year&gt;1986&lt;/Year&gt;&lt;RecNum&gt;897&lt;/RecNum&gt;&lt;record&gt;&lt;rec-number&gt;897&lt;/rec-number&gt;&lt;foreign-keys&gt;&lt;key app="EN" db-id="epz0205v7ex0rle52agp2xdpwvprdzasw520"&gt;897&lt;/key&gt;&lt;/foreign-keys&gt;&lt;ref-type name="Journal Article"&gt;17&lt;/ref-type&gt;&lt;contributors&gt;&lt;authors&gt;&lt;author&gt;Cantrell, B. K.&lt;/author&gt;&lt;/authors&gt;&lt;/contributors&gt;&lt;titles&gt;&lt;title&gt;&lt;style face="normal" font="Times New Roman" size="11"&gt;An updated host catalog for the Australian Tachinidae (Diptera)&lt;/style&gt;&lt;/title&gt;&lt;secondary-title&gt;Journal of the Australian Entomological Society&lt;/secondary-title&gt;&lt;/titles&gt;&lt;periodical&gt;&lt;full-title&gt;Journal of the Australian Entomological Society&lt;/full-title&gt;&lt;/periodical&gt;&lt;pages&gt;255-265&lt;/pages&gt;&lt;volume&gt;25&lt;/volume&gt;&lt;dates&gt;&lt;year&gt;1986&lt;/year&gt;&lt;pub-dates&gt;&lt;date&gt;1986&lt;/date&gt;&lt;/pub-dates&gt;&lt;/dates&gt;&lt;isbn&gt;0004-9050&lt;/isbn&gt;&lt;accession-num&gt;WOS:A1986D861000010&lt;/accession-num&gt;&lt;urls&gt;&lt;related-urls&gt;&lt;url&gt;&amp;lt;Go to ISI&amp;gt;://WOS:A1986D861000010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2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Epiphyas postvitt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Apanteles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ac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ommon 1990 p59.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Common&lt;/Author&gt;&lt;Year&gt;1990&lt;/Year&gt;&lt;RecNum&gt;902&lt;/RecNum&gt;&lt;record&gt;&lt;rec-number&gt;902&lt;/rec-number&gt;&lt;foreign-keys&gt;&lt;key app="EN" db-id="epz0205v7ex0rle52agp2xdpwvprdzasw520"&gt;902&lt;/key&gt;&lt;/foreign-keys&gt;&lt;ref-type name="Book"&gt;6&lt;/ref-type&gt;&lt;contributors&gt;&lt;authors&gt;&lt;author&gt;Common, I. F. B.&lt;/author&gt;&lt;/authors&gt;&lt;/contributors&gt;&lt;titles&gt;&lt;title&gt;Moths of Australia&lt;/title&gt;&lt;secondary-title&gt;Moths of Australia.&lt;/secondary-title&gt;&lt;/titles&gt;&lt;pages&gt;i&lt;/pages&gt;&lt;dates&gt;&lt;year&gt;1990&lt;/year&gt;&lt;/dates&gt;&lt;publisher&gt;Melbourne University Press&lt;/publisher&gt;&lt;accession-num&gt;ZOOREC:ZOOR12800000839&lt;/accession-num&gt;&lt;urls&gt;&lt;related-urls&gt;&lt;url&gt;&amp;lt;Go to ISI&amp;gt;://ZOOREC:ZOOR12800000839&lt;/url&gt;&lt;/related-urls&gt;&lt;/urls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8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Epiphyas postvitt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Australoglypta latrobei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, Paull &amp; Austin 2006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Paull&lt;/Author&gt;&lt;Year&gt;2006&lt;/Year&gt;&lt;RecNum&gt;94&lt;/RecNum&gt;&lt;record&gt;&lt;rec-number&gt;94&lt;/rec-number&gt;&lt;foreign-keys&gt;&lt;key app="EN" db-id="epz0205v7ex0rle52agp2xdpwvprdzasw520"&gt;94&lt;/key&gt;&lt;/foreign-keys&gt;&lt;ref-type name="Journal Article"&gt;17&lt;/ref-type&gt;&lt;contributors&gt;&lt;authors&gt;&lt;author&gt;Paull, C.&lt;/author&gt;&lt;author&gt;Austin, A. D.&lt;/author&gt;&lt;/authors&gt;&lt;/contributors&gt;&lt;titles&gt;&lt;title&gt;The hymenopteran parasitoids of light brown apple moth, Epiphyas postvittana (Walker) (Lepidoptera : Tortricidae) in Australia&lt;/title&gt;&lt;secondary-title&gt;Australian Journal of Entomology&lt;/secondary-title&gt;&lt;/titles&gt;&lt;periodical&gt;&lt;full-title&gt;Australian Journal of Entomology&lt;/full-title&gt;&lt;/periodical&gt;&lt;pages&gt;142-156&lt;/pages&gt;&lt;volume&gt;45&lt;/volume&gt;&lt;keywords&gt;&lt;keyword&gt;Bethylidae&lt;/keyword&gt;&lt;keyword&gt;Braconidae&lt;/keyword&gt;&lt;keyword&gt;Chalcididae&lt;/keyword&gt;&lt;keyword&gt;Eriborus epiphyas sp n.&lt;/keyword&gt;&lt;keyword&gt;Eulophidae&lt;/keyword&gt;&lt;keyword&gt;Ichneumonidae&lt;/keyword&gt;&lt;keyword&gt;Pteromalidae&lt;/keyword&gt;&lt;keyword&gt;foerster hymenoptera&lt;/keyword&gt;&lt;keyword&gt;natural enemies&lt;/keyword&gt;&lt;keyword&gt;predation&lt;/keyword&gt;&lt;keyword&gt;trichogrammatidae&lt;/keyword&gt;&lt;keyword&gt;ichneumonidae&lt;/keyword&gt;&lt;keyword&gt;chalcidoidea&lt;/keyword&gt;&lt;keyword&gt;populations&lt;/keyword&gt;&lt;keyword&gt;suppression&lt;/keyword&gt;&lt;keyword&gt;biocontrol&lt;/keyword&gt;&lt;keyword&gt;bethylidae&lt;/keyword&gt;&lt;/keywords&gt;&lt;dates&gt;&lt;year&gt;2006&lt;/year&gt;&lt;/dates&gt;&lt;accession-num&gt;ISI:000236662800005&lt;/accession-num&gt;&lt;urls&gt;&lt;related-urls&gt;&lt;url&gt;&amp;lt;Go to ISI&amp;gt;://000236662800005&lt;/url&gt;&lt;/related-urls&gt;&lt;/urls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9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Epiphyas postvitt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Bassus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acon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F12C70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aull &amp; Austin 200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Paull&lt;/Author&gt;&lt;Year&gt;2006&lt;/Year&gt;&lt;RecNum&gt;94&lt;/RecNum&gt;&lt;record&gt;&lt;rec-number&gt;94&lt;/rec-number&gt;&lt;foreign-keys&gt;&lt;key app="EN" db-id="epz0205v7ex0rle52agp2xdpwvprdzasw520"&gt;94&lt;/key&gt;&lt;/foreign-keys&gt;&lt;ref-type name="Journal Article"&gt;17&lt;/ref-type&gt;&lt;contributors&gt;&lt;authors&gt;&lt;author&gt;Paull, C.&lt;/author&gt;&lt;author&gt;Austin, A. D.&lt;/author&gt;&lt;/authors&gt;&lt;/contributors&gt;&lt;titles&gt;&lt;title&gt;The hymenopteran parasitoids of light brown apple moth, Epiphyas postvittana (Walker) (Lepidoptera : Tortricidae) in Australia&lt;/title&gt;&lt;secondary-title&gt;Australian Journal of Entomology&lt;/secondary-title&gt;&lt;/titles&gt;&lt;periodical&gt;&lt;full-title&gt;Australian Journal of Entomology&lt;/full-title&gt;&lt;/periodical&gt;&lt;pages&gt;142-156&lt;/pages&gt;&lt;volume&gt;45&lt;/volume&gt;&lt;keywords&gt;&lt;keyword&gt;Bethylidae&lt;/keyword&gt;&lt;keyword&gt;Braconidae&lt;/keyword&gt;&lt;keyword&gt;Chalcididae&lt;/keyword&gt;&lt;keyword&gt;Eriborus epiphyas sp n.&lt;/keyword&gt;&lt;keyword&gt;Eulophidae&lt;/keyword&gt;&lt;keyword&gt;Ichneumonidae&lt;/keyword&gt;&lt;keyword&gt;Pteromalidae&lt;/keyword&gt;&lt;keyword&gt;foerster hymenoptera&lt;/keyword&gt;&lt;keyword&gt;natural enemies&lt;/keyword&gt;&lt;keyword&gt;predation&lt;/keyword&gt;&lt;keyword&gt;trichogrammatidae&lt;/keyword&gt;&lt;keyword&gt;ichneumonidae&lt;/keyword&gt;&lt;keyword&gt;chalcidoidea&lt;/keyword&gt;&lt;keyword&gt;populations&lt;/keyword&gt;&lt;keyword&gt;suppression&lt;/keyword&gt;&lt;keyword&gt;biocontrol&lt;/keyword&gt;&lt;keyword&gt;bethylidae&lt;/keyword&gt;&lt;/keywords&gt;&lt;dates&gt;&lt;year&gt;2006&lt;/year&gt;&lt;/dates&gt;&lt;accession-num&gt;ISI:000236662800005&lt;/accession-num&gt;&lt;urls&gt;&lt;related-urls&gt;&lt;url&gt;&amp;lt;Go to ISI&amp;gt;://000236662800005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Epiphyas postvitt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Dolichogenidea tasmanica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acon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F12C70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aull &amp; Austin 200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Paull&lt;/Author&gt;&lt;Year&gt;2006&lt;/Year&gt;&lt;RecNum&gt;94&lt;/RecNum&gt;&lt;record&gt;&lt;rec-number&gt;94&lt;/rec-number&gt;&lt;foreign-keys&gt;&lt;key app="EN" db-id="epz0205v7ex0rle52agp2xdpwvprdzasw520"&gt;94&lt;/key&gt;&lt;/foreign-keys&gt;&lt;ref-type name="Journal Article"&gt;17&lt;/ref-type&gt;&lt;contributors&gt;&lt;authors&gt;&lt;author&gt;Paull, C.&lt;/author&gt;&lt;author&gt;Austin, A. D.&lt;/author&gt;&lt;/authors&gt;&lt;/contributors&gt;&lt;titles&gt;&lt;title&gt;The hymenopteran parasitoids of light brown apple moth, Epiphyas postvittana (Walker) (Lepidoptera : Tortricidae) in Australia&lt;/title&gt;&lt;secondary-title&gt;Australian Journal of Entomology&lt;/secondary-title&gt;&lt;/titles&gt;&lt;periodical&gt;&lt;full-title&gt;Australian Journal of Entomology&lt;/full-title&gt;&lt;/periodical&gt;&lt;pages&gt;142-156&lt;/pages&gt;&lt;volume&gt;45&lt;/volume&gt;&lt;keywords&gt;&lt;keyword&gt;Bethylidae&lt;/keyword&gt;&lt;keyword&gt;Braconidae&lt;/keyword&gt;&lt;keyword&gt;Chalcididae&lt;/keyword&gt;&lt;keyword&gt;Eriborus epiphyas sp n.&lt;/keyword&gt;&lt;keyword&gt;Eulophidae&lt;/keyword&gt;&lt;keyword&gt;Ichneumonidae&lt;/keyword&gt;&lt;keyword&gt;Pteromalidae&lt;/keyword&gt;&lt;keyword&gt;foerster hymenoptera&lt;/keyword&gt;&lt;keyword&gt;natural enemies&lt;/keyword&gt;&lt;keyword&gt;predation&lt;/keyword&gt;&lt;keyword&gt;trichogrammatidae&lt;/keyword&gt;&lt;keyword&gt;ichneumonidae&lt;/keyword&gt;&lt;keyword&gt;chalcidoidea&lt;/keyword&gt;&lt;keyword&gt;populations&lt;/keyword&gt;&lt;keyword&gt;suppression&lt;/keyword&gt;&lt;keyword&gt;biocontrol&lt;/keyword&gt;&lt;keyword&gt;bethylidae&lt;/keyword&gt;&lt;/keywords&gt;&lt;dates&gt;&lt;year&gt;2006&lt;/year&gt;&lt;/dates&gt;&lt;accession-num&gt;ISI:000236662800005&lt;/accession-num&gt;&lt;urls&gt;&lt;related-urls&gt;&lt;url&gt;&amp;lt;Go to ISI&amp;gt;://000236662800005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Epiphyas postvitt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Euceros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F12C70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aull &amp; Austin 200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Paull&lt;/Author&gt;&lt;Year&gt;2006&lt;/Year&gt;&lt;RecNum&gt;94&lt;/RecNum&gt;&lt;record&gt;&lt;rec-number&gt;94&lt;/rec-number&gt;&lt;foreign-keys&gt;&lt;key app="EN" db-id="epz0205v7ex0rle52agp2xdpwvprdzasw520"&gt;94&lt;/key&gt;&lt;/foreign-keys&gt;&lt;ref-type name="Journal Article"&gt;17&lt;/ref-type&gt;&lt;contributors&gt;&lt;authors&gt;&lt;author&gt;Paull, C.&lt;/author&gt;&lt;author&gt;Austin, A. D.&lt;/author&gt;&lt;/authors&gt;&lt;/contributors&gt;&lt;titles&gt;&lt;title&gt;The hymenopteran parasitoids of light brown apple moth, Epiphyas postvittana (Walker) (Lepidoptera : Tortricidae) in Australia&lt;/title&gt;&lt;secondary-title&gt;Australian Journal of Entomology&lt;/secondary-title&gt;&lt;/titles&gt;&lt;periodical&gt;&lt;full-title&gt;Australian Journal of Entomology&lt;/full-title&gt;&lt;/periodical&gt;&lt;pages&gt;142-156&lt;/pages&gt;&lt;volume&gt;45&lt;/volume&gt;&lt;keywords&gt;&lt;keyword&gt;Bethylidae&lt;/keyword&gt;&lt;keyword&gt;Braconidae&lt;/keyword&gt;&lt;keyword&gt;Chalcididae&lt;/keyword&gt;&lt;keyword&gt;Eriborus epiphyas sp n.&lt;/keyword&gt;&lt;keyword&gt;Eulophidae&lt;/keyword&gt;&lt;keyword&gt;Ichneumonidae&lt;/keyword&gt;&lt;keyword&gt;Pteromalidae&lt;/keyword&gt;&lt;keyword&gt;foerster hymenoptera&lt;/keyword&gt;&lt;keyword&gt;natural enemies&lt;/keyword&gt;&lt;keyword&gt;predation&lt;/keyword&gt;&lt;keyword&gt;trichogrammatidae&lt;/keyword&gt;&lt;keyword&gt;ichneumonidae&lt;/keyword&gt;&lt;keyword&gt;chalcidoidea&lt;/keyword&gt;&lt;keyword&gt;populations&lt;/keyword&gt;&lt;keyword&gt;suppression&lt;/keyword&gt;&lt;keyword&gt;biocontrol&lt;/keyword&gt;&lt;keyword&gt;bethylidae&lt;/keyword&gt;&lt;/keywords&gt;&lt;dates&gt;&lt;year&gt;2006&lt;/year&gt;&lt;/dates&gt;&lt;accession-num&gt;ISI:000236662800005&lt;/accession-num&gt;&lt;urls&gt;&lt;related-urls&gt;&lt;url&gt;&amp;lt;Go to ISI&amp;gt;://000236662800005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Epiphyas postvitt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Eupsenella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ethyl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F12C70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aull &amp; Austin 200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Paull&lt;/Author&gt;&lt;Year&gt;2006&lt;/Year&gt;&lt;RecNum&gt;94&lt;/RecNum&gt;&lt;record&gt;&lt;rec-number&gt;94&lt;/rec-number&gt;&lt;foreign-keys&gt;&lt;key app="EN" db-id="epz0205v7ex0rle52agp2xdpwvprdzasw520"&gt;94&lt;/key&gt;&lt;/foreign-keys&gt;&lt;ref-type name="Journal Article"&gt;17&lt;/ref-type&gt;&lt;contributors&gt;&lt;authors&gt;&lt;author&gt;Paull, C.&lt;/author&gt;&lt;author&gt;Austin, A. D.&lt;/author&gt;&lt;/authors&gt;&lt;/contributors&gt;&lt;titles&gt;&lt;title&gt;The hymenopteran parasitoids of light brown apple moth, Epiphyas postvittana (Walker) (Lepidoptera : Tortricidae) in Australia&lt;/title&gt;&lt;secondary-title&gt;Australian Journal of Entomology&lt;/secondary-title&gt;&lt;/titles&gt;&lt;periodical&gt;&lt;full-title&gt;Australian Journal of Entomology&lt;/full-title&gt;&lt;/periodical&gt;&lt;pages&gt;142-156&lt;/pages&gt;&lt;volume&gt;45&lt;/volume&gt;&lt;keywords&gt;&lt;keyword&gt;Bethylidae&lt;/keyword&gt;&lt;keyword&gt;Braconidae&lt;/keyword&gt;&lt;keyword&gt;Chalcididae&lt;/keyword&gt;&lt;keyword&gt;Eriborus epiphyas sp n.&lt;/keyword&gt;&lt;keyword&gt;Eulophidae&lt;/keyword&gt;&lt;keyword&gt;Ichneumonidae&lt;/keyword&gt;&lt;keyword&gt;Pteromalidae&lt;/keyword&gt;&lt;keyword&gt;foerster hymenoptera&lt;/keyword&gt;&lt;keyword&gt;natural enemies&lt;/keyword&gt;&lt;keyword&gt;predation&lt;/keyword&gt;&lt;keyword&gt;trichogrammatidae&lt;/keyword&gt;&lt;keyword&gt;ichneumonidae&lt;/keyword&gt;&lt;keyword&gt;chalcidoidea&lt;/keyword&gt;&lt;keyword&gt;populations&lt;/keyword&gt;&lt;keyword&gt;suppression&lt;/keyword&gt;&lt;keyword&gt;biocontrol&lt;/keyword&gt;&lt;keyword&gt;bethylidae&lt;/keyword&gt;&lt;/keywords&gt;&lt;dates&gt;&lt;year&gt;2006&lt;/year&gt;&lt;/dates&gt;&lt;accession-num&gt;ISI:000236662800005&lt;/accession-num&gt;&lt;urls&gt;&lt;related-urls&gt;&lt;url&gt;&amp;lt;Go to ISI&amp;gt;://000236662800005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Epiphyas postvitt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Exochus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ommon 1990 p59.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Common&lt;/Author&gt;&lt;Year&gt;1990&lt;/Year&gt;&lt;RecNum&gt;902&lt;/RecNum&gt;&lt;record&gt;&lt;rec-number&gt;902&lt;/rec-number&gt;&lt;foreign-keys&gt;&lt;key app="EN" db-id="epz0205v7ex0rle52agp2xdpwvprdzasw520"&gt;902&lt;/key&gt;&lt;/foreign-keys&gt;&lt;ref-type name="Book"&gt;6&lt;/ref-type&gt;&lt;contributors&gt;&lt;authors&gt;&lt;author&gt;Common, I. F. B.&lt;/author&gt;&lt;/authors&gt;&lt;/contributors&gt;&lt;titles&gt;&lt;title&gt;Moths of Australia&lt;/title&gt;&lt;secondary-title&gt;Moths of Australia.&lt;/secondary-title&gt;&lt;/titles&gt;&lt;pages&gt;i&lt;/pages&gt;&lt;dates&gt;&lt;year&gt;1990&lt;/year&gt;&lt;/dates&gt;&lt;publisher&gt;Melbourne University Press&lt;/publisher&gt;&lt;accession-num&gt;ZOOREC:ZOOR12800000839&lt;/accession-num&gt;&lt;urls&gt;&lt;related-urls&gt;&lt;url&gt;&amp;lt;Go to ISI&amp;gt;://ZOOREC:ZOOR12800000839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8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Epiphyas postvitt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Goniozus mandibulatu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ethyl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F12C70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aull &amp; Austin 200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Paull&lt;/Author&gt;&lt;Year&gt;2006&lt;/Year&gt;&lt;RecNum&gt;94&lt;/RecNum&gt;&lt;record&gt;&lt;rec-number&gt;94&lt;/rec-number&gt;&lt;foreign-keys&gt;&lt;key app="EN" db-id="epz0205v7ex0rle52agp2xdpwvprdzasw520"&gt;94&lt;/key&gt;&lt;/foreign-keys&gt;&lt;ref-type name="Journal Article"&gt;17&lt;/ref-type&gt;&lt;contributors&gt;&lt;authors&gt;&lt;author&gt;Paull, C.&lt;/author&gt;&lt;author&gt;Austin, A. D.&lt;/author&gt;&lt;/authors&gt;&lt;/contributors&gt;&lt;titles&gt;&lt;title&gt;The hymenopteran parasitoids of light brown apple moth, Epiphyas postvittana (Walker) (Lepidoptera : Tortricidae) in Australia&lt;/title&gt;&lt;secondary-title&gt;Australian Journal of Entomology&lt;/secondary-title&gt;&lt;/titles&gt;&lt;periodical&gt;&lt;full-title&gt;Australian Journal of Entomology&lt;/full-title&gt;&lt;/periodical&gt;&lt;pages&gt;142-156&lt;/pages&gt;&lt;volume&gt;45&lt;/volume&gt;&lt;keywords&gt;&lt;keyword&gt;Bethylidae&lt;/keyword&gt;&lt;keyword&gt;Braconidae&lt;/keyword&gt;&lt;keyword&gt;Chalcididae&lt;/keyword&gt;&lt;keyword&gt;Eriborus epiphyas sp n.&lt;/keyword&gt;&lt;keyword&gt;Eulophidae&lt;/keyword&gt;&lt;keyword&gt;Ichneumonidae&lt;/keyword&gt;&lt;keyword&gt;Pteromalidae&lt;/keyword&gt;&lt;keyword&gt;foerster hymenoptera&lt;/keyword&gt;&lt;keyword&gt;natural enemies&lt;/keyword&gt;&lt;keyword&gt;predation&lt;/keyword&gt;&lt;keyword&gt;trichogrammatidae&lt;/keyword&gt;&lt;keyword&gt;ichneumonidae&lt;/keyword&gt;&lt;keyword&gt;chalcidoidea&lt;/keyword&gt;&lt;keyword&gt;populations&lt;/keyword&gt;&lt;keyword&gt;suppression&lt;/keyword&gt;&lt;keyword&gt;biocontrol&lt;/keyword&gt;&lt;keyword&gt;bethylidae&lt;/keyword&gt;&lt;/keywords&gt;&lt;dates&gt;&lt;year&gt;2006&lt;/year&gt;&lt;/dates&gt;&lt;accession-num&gt;ISI:000236662800005&lt;/accession-num&gt;&lt;urls&gt;&lt;related-urls&gt;&lt;url&gt;&amp;lt;Go to ISI&amp;gt;://000236662800005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Epiphyas postvitt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Isdromas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 14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Epiphyas postvitt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Oedemopsis hobartensi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Epiphyas postvitt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Phytodictus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ommon 1990 p59.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Common&lt;/Author&gt;&lt;Year&gt;1990&lt;/Year&gt;&lt;RecNum&gt;902&lt;/RecNum&gt;&lt;record&gt;&lt;rec-number&gt;902&lt;/rec-number&gt;&lt;foreign-keys&gt;&lt;key app="EN" db-id="epz0205v7ex0rle52agp2xdpwvprdzasw520"&gt;902&lt;/key&gt;&lt;/foreign-keys&gt;&lt;ref-type name="Book"&gt;6&lt;/ref-type&gt;&lt;contributors&gt;&lt;authors&gt;&lt;author&gt;Common, I. F. B.&lt;/author&gt;&lt;/authors&gt;&lt;/contributors&gt;&lt;titles&gt;&lt;title&gt;Moths of Australia&lt;/title&gt;&lt;secondary-title&gt;Moths of Australia.&lt;/secondary-title&gt;&lt;/titles&gt;&lt;pages&gt;i&lt;/pages&gt;&lt;dates&gt;&lt;year&gt;1990&lt;/year&gt;&lt;/dates&gt;&lt;publisher&gt;Melbourne University Press&lt;/publisher&gt;&lt;accession-num&gt;ZOOREC:ZOOR12800000839&lt;/accession-num&gt;&lt;urls&gt;&lt;related-urls&gt;&lt;url&gt;&amp;lt;Go to ISI&amp;gt;://ZOOREC:ZOOR12800000839&lt;/url&gt;&lt;/related-urls&gt;&lt;/urls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8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Epiphyas postvitt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Phytodietus </w:t>
            </w: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lastRenderedPageBreak/>
              <w:t>(Phytodietus) celsissimu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lastRenderedPageBreak/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lastRenderedPageBreak/>
              <w:t>Epiphyas postvitt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Phytodietus celsissimu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F12C70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aull &amp; Austin 200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Paull&lt;/Author&gt;&lt;Year&gt;2006&lt;/Year&gt;&lt;RecNum&gt;94&lt;/RecNum&gt;&lt;record&gt;&lt;rec-number&gt;94&lt;/rec-number&gt;&lt;foreign-keys&gt;&lt;key app="EN" db-id="epz0205v7ex0rle52agp2xdpwvprdzasw520"&gt;94&lt;/key&gt;&lt;/foreign-keys&gt;&lt;ref-type name="Journal Article"&gt;17&lt;/ref-type&gt;&lt;contributors&gt;&lt;authors&gt;&lt;author&gt;Paull, C.&lt;/author&gt;&lt;author&gt;Austin, A. D.&lt;/author&gt;&lt;/authors&gt;&lt;/contributors&gt;&lt;titles&gt;&lt;title&gt;The hymenopteran parasitoids of light brown apple moth, Epiphyas postvittana (Walker) (Lepidoptera : Tortricidae) in Australia&lt;/title&gt;&lt;secondary-title&gt;Australian Journal of Entomology&lt;/secondary-title&gt;&lt;/titles&gt;&lt;periodical&gt;&lt;full-title&gt;Australian Journal of Entomology&lt;/full-title&gt;&lt;/periodical&gt;&lt;pages&gt;142-156&lt;/pages&gt;&lt;volume&gt;45&lt;/volume&gt;&lt;keywords&gt;&lt;keyword&gt;Bethylidae&lt;/keyword&gt;&lt;keyword&gt;Braconidae&lt;/keyword&gt;&lt;keyword&gt;Chalcididae&lt;/keyword&gt;&lt;keyword&gt;Eriborus epiphyas sp n.&lt;/keyword&gt;&lt;keyword&gt;Eulophidae&lt;/keyword&gt;&lt;keyword&gt;Ichneumonidae&lt;/keyword&gt;&lt;keyword&gt;Pteromalidae&lt;/keyword&gt;&lt;keyword&gt;foerster hymenoptera&lt;/keyword&gt;&lt;keyword&gt;natural enemies&lt;/keyword&gt;&lt;keyword&gt;predation&lt;/keyword&gt;&lt;keyword&gt;trichogrammatidae&lt;/keyword&gt;&lt;keyword&gt;ichneumonidae&lt;/keyword&gt;&lt;keyword&gt;chalcidoidea&lt;/keyword&gt;&lt;keyword&gt;populations&lt;/keyword&gt;&lt;keyword&gt;suppression&lt;/keyword&gt;&lt;keyword&gt;biocontrol&lt;/keyword&gt;&lt;keyword&gt;bethylidae&lt;/keyword&gt;&lt;/keywords&gt;&lt;dates&gt;&lt;year&gt;2006&lt;/year&gt;&lt;/dates&gt;&lt;accession-num&gt;ISI:000236662800005&lt;/accession-num&gt;&lt;urls&gt;&lt;related-urls&gt;&lt;url&gt;&amp;lt;Go to ISI&amp;gt;://000236662800005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  <w:r w:rsidR="00283C89"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, Gauld 1984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Epiphyas postvitt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Temelucha minuta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aull &amp; Austin 200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Paull&lt;/Author&gt;&lt;Year&gt;2006&lt;/Year&gt;&lt;RecNum&gt;94&lt;/RecNum&gt;&lt;record&gt;&lt;rec-number&gt;94&lt;/rec-number&gt;&lt;foreign-keys&gt;&lt;key app="EN" db-id="epz0205v7ex0rle52agp2xdpwvprdzasw520"&gt;94&lt;/key&gt;&lt;/foreign-keys&gt;&lt;ref-type name="Journal Article"&gt;17&lt;/ref-type&gt;&lt;contributors&gt;&lt;authors&gt;&lt;author&gt;Paull, C.&lt;/author&gt;&lt;author&gt;Austin, A. D.&lt;/author&gt;&lt;/authors&gt;&lt;/contributors&gt;&lt;titles&gt;&lt;title&gt;The hymenopteran parasitoids of light brown apple moth, Epiphyas postvittana (Walker) (Lepidoptera : Tortricidae) in Australia&lt;/title&gt;&lt;secondary-title&gt;Australian Journal of Entomology&lt;/secondary-title&gt;&lt;/titles&gt;&lt;periodical&gt;&lt;full-title&gt;Australian Journal of Entomology&lt;/full-title&gt;&lt;/periodical&gt;&lt;pages&gt;142-156&lt;/pages&gt;&lt;volume&gt;45&lt;/volume&gt;&lt;keywords&gt;&lt;keyword&gt;Bethylidae&lt;/keyword&gt;&lt;keyword&gt;Braconidae&lt;/keyword&gt;&lt;keyword&gt;Chalcididae&lt;/keyword&gt;&lt;keyword&gt;Eriborus epiphyas sp n.&lt;/keyword&gt;&lt;keyword&gt;Eulophidae&lt;/keyword&gt;&lt;keyword&gt;Ichneumonidae&lt;/keyword&gt;&lt;keyword&gt;Pteromalidae&lt;/keyword&gt;&lt;keyword&gt;foerster hymenoptera&lt;/keyword&gt;&lt;keyword&gt;natural enemies&lt;/keyword&gt;&lt;keyword&gt;predation&lt;/keyword&gt;&lt;keyword&gt;trichogrammatidae&lt;/keyword&gt;&lt;keyword&gt;ichneumonidae&lt;/keyword&gt;&lt;keyword&gt;chalcidoidea&lt;/keyword&gt;&lt;keyword&gt;populations&lt;/keyword&gt;&lt;keyword&gt;suppression&lt;/keyword&gt;&lt;keyword&gt;biocontrol&lt;/keyword&gt;&lt;keyword&gt;bethylidae&lt;/keyword&gt;&lt;/keywords&gt;&lt;dates&gt;&lt;year&gt;2006&lt;/year&gt;&lt;/dates&gt;&lt;accession-num&gt;ISI:000236662800005&lt;/accession-num&gt;&lt;urls&gt;&lt;related-urls&gt;&lt;url&gt;&amp;lt;Go to ISI&amp;gt;://000236662800005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Epiphyas postvitt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Therophilus rugosu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ac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Stevens </w:t>
            </w:r>
            <w:r w:rsidR="00097660" w:rsidRPr="00097660">
              <w:rPr>
                <w:rFonts w:ascii="Times New Roman" w:eastAsia="Times New Roman" w:hAnsi="Times New Roman" w:cs="Times New Roman"/>
                <w:i/>
                <w:color w:val="000000"/>
                <w:lang w:eastAsia="en-AU"/>
              </w:rPr>
              <w:t xml:space="preserve">et al. </w:t>
            </w: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2011</w:t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Epiphyas postvitt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Therophilus unimaculatu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ac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Stevens </w:t>
            </w:r>
            <w:r w:rsidR="00097660" w:rsidRPr="00097660">
              <w:rPr>
                <w:rFonts w:ascii="Times New Roman" w:eastAsia="Times New Roman" w:hAnsi="Times New Roman" w:cs="Times New Roman"/>
                <w:i/>
                <w:color w:val="000000"/>
                <w:lang w:eastAsia="en-AU"/>
              </w:rPr>
              <w:t xml:space="preserve">et al. </w:t>
            </w: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2011</w:t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Epiphyas postvitt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Trigonospila brevifacie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chin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antrell 198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Cantrell&lt;/Author&gt;&lt;Year&gt;1986&lt;/Year&gt;&lt;RecNum&gt;897&lt;/RecNum&gt;&lt;record&gt;&lt;rec-number&gt;897&lt;/rec-number&gt;&lt;foreign-keys&gt;&lt;key app="EN" db-id="epz0205v7ex0rle52agp2xdpwvprdzasw520"&gt;897&lt;/key&gt;&lt;/foreign-keys&gt;&lt;ref-type name="Journal Article"&gt;17&lt;/ref-type&gt;&lt;contributors&gt;&lt;authors&gt;&lt;author&gt;Cantrell, B. K.&lt;/author&gt;&lt;/authors&gt;&lt;/contributors&gt;&lt;titles&gt;&lt;title&gt;&lt;style face="normal" font="Times New Roman" size="11"&gt;An updated host catalog for the Australian Tachinidae (Diptera)&lt;/style&gt;&lt;/title&gt;&lt;secondary-title&gt;Journal of the Australian Entomological Society&lt;/secondary-title&gt;&lt;/titles&gt;&lt;periodical&gt;&lt;full-title&gt;Journal of the Australian Entomological Society&lt;/full-title&gt;&lt;/periodical&gt;&lt;pages&gt;255-265&lt;/pages&gt;&lt;volume&gt;25&lt;/volume&gt;&lt;dates&gt;&lt;year&gt;1986&lt;/year&gt;&lt;pub-dates&gt;&lt;date&gt;1986&lt;/date&gt;&lt;/pub-dates&gt;&lt;/dates&gt;&lt;isbn&gt;0004-9050&lt;/isbn&gt;&lt;accession-num&gt;WOS:A1986D861000010&lt;/accession-num&gt;&lt;urls&gt;&lt;related-urls&gt;&lt;url&gt;&amp;lt;Go to ISI&amp;gt;://WOS:A1986D861000010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2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Epiphyas postvitt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Xanthopimpla rhopalocero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 xml:space="preserve">Epiphyas </w:t>
            </w:r>
            <w:r w:rsidR="00097660" w:rsidRPr="00097660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sp.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Eriborus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Helicoverpa armiger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Carcelia cosmophilae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chin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antrell 198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Cantrell&lt;/Author&gt;&lt;Year&gt;1986&lt;/Year&gt;&lt;RecNum&gt;897&lt;/RecNum&gt;&lt;record&gt;&lt;rec-number&gt;897&lt;/rec-number&gt;&lt;foreign-keys&gt;&lt;key app="EN" db-id="epz0205v7ex0rle52agp2xdpwvprdzasw520"&gt;897&lt;/key&gt;&lt;/foreign-keys&gt;&lt;ref-type name="Journal Article"&gt;17&lt;/ref-type&gt;&lt;contributors&gt;&lt;authors&gt;&lt;author&gt;Cantrell, B. K.&lt;/author&gt;&lt;/authors&gt;&lt;/contributors&gt;&lt;titles&gt;&lt;title&gt;&lt;style face="normal" font="Times New Roman" size="11"&gt;An updated host catalog for the Australian Tachinidae (Diptera)&lt;/style&gt;&lt;/title&gt;&lt;secondary-title&gt;Journal of the Australian Entomological Society&lt;/secondary-title&gt;&lt;/titles&gt;&lt;periodical&gt;&lt;full-title&gt;Journal of the Australian Entomological Society&lt;/full-title&gt;&lt;/periodical&gt;&lt;pages&gt;255-265&lt;/pages&gt;&lt;volume&gt;25&lt;/volume&gt;&lt;dates&gt;&lt;year&gt;1986&lt;/year&gt;&lt;pub-dates&gt;&lt;date&gt;1986&lt;/date&gt;&lt;/pub-dates&gt;&lt;/dates&gt;&lt;isbn&gt;0004-9050&lt;/isbn&gt;&lt;accession-num&gt;WOS:A1986D861000010&lt;/accession-num&gt;&lt;urls&gt;&lt;related-urls&gt;&lt;url&gt;&amp;lt;Go to ISI&amp;gt;://WOS:A1986D861000010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2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Helicoverpa armiger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Chaetophthalmus dorsali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chi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Walker 2011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Walker&lt;/Author&gt;&lt;Year&gt;2011&lt;/Year&gt;&lt;RecNum&gt;899&lt;/RecNum&gt;&lt;record&gt;&lt;rec-number&gt;899&lt;/rec-number&gt;&lt;foreign-keys&gt;&lt;key app="EN" db-id="epz0205v7ex0rle52agp2xdpwvprdzasw520"&gt;899&lt;/key&gt;&lt;/foreign-keys&gt;&lt;ref-type name="Journal Article"&gt;17&lt;/ref-type&gt;&lt;contributors&gt;&lt;authors&gt;&lt;author&gt;Walker, Paul W.&lt;/author&gt;&lt;/authors&gt;&lt;/contributors&gt;&lt;titles&gt;&lt;title&gt;Biology and development of Chaetophthalmus dorsalis (Malloch) (Diptera: Tachinidae) parasitising Helicoverpa armigera (Hübner) and H. punctigera Wallengren (Lepidoptera: Noctuidae) larvae in the laboratory&lt;/title&gt;&lt;secondary-title&gt;Australian Journal of Entomology&lt;/secondary-title&gt;&lt;/titles&gt;&lt;periodical&gt;&lt;full-title&gt;Australian Journal of Entomology&lt;/full-title&gt;&lt;/periodical&gt;&lt;pages&gt;309-318&lt;/pages&gt;&lt;volume&gt;50&lt;/volume&gt;&lt;number&gt;3&lt;/number&gt;&lt;keywords&gt;&lt;keyword&gt;ovolarviparous&lt;/keyword&gt;&lt;keyword&gt;planidia&lt;/keyword&gt;&lt;keyword&gt;tachinid&lt;/keyword&gt;&lt;/keywords&gt;&lt;dates&gt;&lt;year&gt;2011&lt;/year&gt;&lt;/dates&gt;&lt;publisher&gt;Blackwell Publishing Asia&lt;/publisher&gt;&lt;isbn&gt;1440-6055&lt;/isbn&gt;&lt;urls&gt;&lt;related-urls&gt;&lt;url&gt;http://dx.doi.org/10.1111/j.1440-6055.2011.00820.x&lt;/url&gt;&lt;/related-urls&gt;&lt;/urls&gt;&lt;electronic-resource-num&gt;10.1111/j.1440-6055.2011.00820.x&lt;/electronic-resource-num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0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Helicoverpa armiger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Heteropelma scaposum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Johns &amp; Whitehouse 2004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Johns&lt;/Author&gt;&lt;Year&gt;2004&lt;/Year&gt;&lt;RecNum&gt;891&lt;/RecNum&gt;&lt;record&gt;&lt;rec-number&gt;891&lt;/rec-number&gt;&lt;foreign-keys&gt;&lt;key app="EN" db-id="epz0205v7ex0rle52agp2xdpwvprdzasw520"&gt;891&lt;/key&gt;&lt;/foreign-keys&gt;&lt;ref-type name="Journal Article"&gt;17&lt;/ref-type&gt;&lt;contributors&gt;&lt;authors&gt;&lt;author&gt;Johns, C. V.&lt;/author&gt;&lt;author&gt;Whitehouse, M. E. A.&lt;/author&gt;&lt;/authors&gt;&lt;/contributors&gt;&lt;titles&gt;&lt;title&gt;Mass rearing of two larval parasitoids of Helicoverpa spp. (Lepidoptera : Noctuidae): Netelia producta (Brulle) and Heteropelma scaposum (Morley) (Hymenoptera : Ichneumonidae) for field release&lt;/title&gt;&lt;secondary-title&gt;Australian Journal of Entomology&lt;/secondary-title&gt;&lt;/titles&gt;&lt;periodical&gt;&lt;full-title&gt;Australian Journal of Entomology&lt;/full-title&gt;&lt;/periodical&gt;&lt;pages&gt;83-87&lt;/pages&gt;&lt;volume&gt;43&lt;/volume&gt;&lt;dates&gt;&lt;year&gt;2004&lt;/year&gt;&lt;pub-dates&gt;&lt;date&gt;2004&lt;/date&gt;&lt;/pub-dates&gt;&lt;/dates&gt;&lt;isbn&gt;1326-6756&lt;/isbn&gt;&lt;accession-num&gt;WOS:000220380600014&lt;/accession-num&gt;&lt;urls&gt;&lt;related-urls&gt;&lt;url&gt;&amp;lt;Go to ISI&amp;gt;://WOS:000220380600014&lt;/url&gt;&lt;/related-urls&gt;&lt;/urls&gt;&lt;electronic-resource-num&gt;10.1111/j.1440-6055.2004.00402.x&lt;/electronic-resource-num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1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Helicoverpa armiger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Microplitis demolitor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ac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ustin &amp; Dangerfield 1993</w:t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Helicoverpa armiger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Netelia producta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Johns &amp; Whitehouse 2004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Johns&lt;/Author&gt;&lt;Year&gt;2004&lt;/Year&gt;&lt;RecNum&gt;891&lt;/RecNum&gt;&lt;record&gt;&lt;rec-number&gt;891&lt;/rec-number&gt;&lt;foreign-keys&gt;&lt;key app="EN" db-id="epz0205v7ex0rle52agp2xdpwvprdzasw520"&gt;891&lt;/key&gt;&lt;/foreign-keys&gt;&lt;ref-type name="Journal Article"&gt;17&lt;/ref-type&gt;&lt;contributors&gt;&lt;authors&gt;&lt;author&gt;Johns, C. V.&lt;/author&gt;&lt;author&gt;Whitehouse, M. E. A.&lt;/author&gt;&lt;/authors&gt;&lt;/contributors&gt;&lt;titles&gt;&lt;title&gt;Mass rearing of two larval parasitoids of Helicoverpa spp. (Lepidoptera : Noctuidae): Netelia producta (Brulle) and Heteropelma scaposum (Morley) (Hymenoptera : Ichneumonidae) for field release&lt;/title&gt;&lt;secondary-title&gt;Australian Journal of Entomology&lt;/secondary-title&gt;&lt;/titles&gt;&lt;periodical&gt;&lt;full-title&gt;Australian Journal of Entomology&lt;/full-title&gt;&lt;/periodical&gt;&lt;pages&gt;83-87&lt;/pages&gt;&lt;volume&gt;43&lt;/volume&gt;&lt;dates&gt;&lt;year&gt;2004&lt;/year&gt;&lt;pub-dates&gt;&lt;date&gt;2004&lt;/date&gt;&lt;/pub-dates&gt;&lt;/dates&gt;&lt;isbn&gt;1326-6756&lt;/isbn&gt;&lt;accession-num&gt;WOS:000220380600014&lt;/accession-num&gt;&lt;urls&gt;&lt;related-urls&gt;&lt;url&gt;&amp;lt;Go to ISI&amp;gt;://WOS:000220380600014&lt;/url&gt;&lt;/related-urls&gt;&lt;/urls&gt;&lt;electronic-resource-num&gt;10.1111/j.1440-6055.2004.00402.x&lt;/electronic-resource-num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1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Helicoverpa armiger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Netelia sp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Helicoverpa armiger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Winthemia laterali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chin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antrell 198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Cantrell&lt;/Author&gt;&lt;Year&gt;1986&lt;/Year&gt;&lt;RecNum&gt;897&lt;/RecNum&gt;&lt;record&gt;&lt;rec-number&gt;897&lt;/rec-number&gt;&lt;foreign-keys&gt;&lt;key app="EN" db-id="epz0205v7ex0rle52agp2xdpwvprdzasw520"&gt;897&lt;/key&gt;&lt;/foreign-keys&gt;&lt;ref-type name="Journal Article"&gt;17&lt;/ref-type&gt;&lt;contributors&gt;&lt;authors&gt;&lt;author&gt;Cantrell, B. K.&lt;/author&gt;&lt;/authors&gt;&lt;/contributors&gt;&lt;titles&gt;&lt;title&gt;&lt;style face="normal" font="Times New Roman" size="11"&gt;An updated host catalog for the Australian Tachinidae (Diptera)&lt;/style&gt;&lt;/title&gt;&lt;secondary-title&gt;Journal of the Australian Entomological Society&lt;/secondary-title&gt;&lt;/titles&gt;&lt;periodical&gt;&lt;full-title&gt;Journal of the Australian Entomological Society&lt;/full-title&gt;&lt;/periodical&gt;&lt;pages&gt;255-265&lt;/pages&gt;&lt;volume&gt;25&lt;/volume&gt;&lt;dates&gt;&lt;year&gt;1986&lt;/year&gt;&lt;pub-dates&gt;&lt;date&gt;1986&lt;/date&gt;&lt;/pub-dates&gt;&lt;/dates&gt;&lt;isbn&gt;0004-9050&lt;/isbn&gt;&lt;accession-num&gt;WOS:A1986D861000010&lt;/accession-num&gt;&lt;urls&gt;&lt;related-urls&gt;&lt;url&gt;&amp;lt;Go to ISI&amp;gt;://WOS:A1986D861000010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2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Helicoverpa punctiger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Chaetophthalmus dorsali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chin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Walker 201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Walker&lt;/Author&gt;&lt;Year&gt;2011&lt;/Year&gt;&lt;RecNum&gt;899&lt;/RecNum&gt;&lt;record&gt;&lt;rec-number&gt;899&lt;/rec-number&gt;&lt;foreign-keys&gt;&lt;key app="EN" db-id="epz0205v7ex0rle52agp2xdpwvprdzasw520"&gt;899&lt;/key&gt;&lt;/foreign-keys&gt;&lt;ref-type name="Journal Article"&gt;17&lt;/ref-type&gt;&lt;contributors&gt;&lt;authors&gt;&lt;author&gt;Walker, Paul W.&lt;/author&gt;&lt;/authors&gt;&lt;/contributors&gt;&lt;titles&gt;&lt;title&gt;Biology and development of Chaetophthalmus dorsalis (Malloch) (Diptera: Tachinidae) parasitising Helicoverpa armigera (Hübner) and H. punctigera Wallengren (Lepidoptera: Noctuidae) larvae in the laboratory&lt;/title&gt;&lt;secondary-title&gt;Australian Journal of Entomology&lt;/secondary-title&gt;&lt;/titles&gt;&lt;periodical&gt;&lt;full-title&gt;Australian Journal of Entomology&lt;/full-title&gt;&lt;/periodical&gt;&lt;pages&gt;309-318&lt;/pages&gt;&lt;volume&gt;50&lt;/volume&gt;&lt;number&gt;3&lt;/number&gt;&lt;keywords&gt;&lt;keyword&gt;ovolarviparous&lt;/keyword&gt;&lt;keyword&gt;planidia&lt;/keyword&gt;&lt;keyword&gt;tachinid&lt;/keyword&gt;&lt;/keywords&gt;&lt;dates&gt;&lt;year&gt;2011&lt;/year&gt;&lt;/dates&gt;&lt;publisher&gt;Blackwell Publishing Asia&lt;/publisher&gt;&lt;isbn&gt;1440-6055&lt;/isbn&gt;&lt;urls&gt;&lt;related-urls&gt;&lt;url&gt;http://dx.doi.org/10.1111/j.1440-6055.2011.00820.x&lt;/url&gt;&lt;/related-urls&gt;&lt;/urls&gt;&lt;electronic-resource-num&gt;10.1111/j.1440-6055.2011.00820.x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0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Helicoverpa punctiger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Goniophthalmus australi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chin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antrell 198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Cantrell&lt;/Author&gt;&lt;Year&gt;1986&lt;/Year&gt;&lt;RecNum&gt;897&lt;/RecNum&gt;&lt;record&gt;&lt;rec-number&gt;897&lt;/rec-number&gt;&lt;foreign-keys&gt;&lt;key app="EN" db-id="epz0205v7ex0rle52agp2xdpwvprdzasw520"&gt;897&lt;/key&gt;&lt;/foreign-keys&gt;&lt;ref-type name="Journal Article"&gt;17&lt;/ref-type&gt;&lt;contributors&gt;&lt;authors&gt;&lt;author&gt;Cantrell, B. K.&lt;/author&gt;&lt;/authors&gt;&lt;/contributors&gt;&lt;titles&gt;&lt;title&gt;&lt;style face="normal" font="Times New Roman" size="11"&gt;An updated host catalog for the Australian Tachinidae (Diptera)&lt;/style&gt;&lt;/title&gt;&lt;secondary-title&gt;Journal of the Australian Entomological Society&lt;/secondary-title&gt;&lt;/titles&gt;&lt;periodical&gt;&lt;full-title&gt;Journal of the Australian Entomological Society&lt;/full-title&gt;&lt;/periodical&gt;&lt;pages&gt;255-265&lt;/pages&gt;&lt;volume&gt;25&lt;/volume&gt;&lt;dates&gt;&lt;year&gt;1986&lt;/year&gt;&lt;pub-dates&gt;&lt;date&gt;1986&lt;/date&gt;&lt;/pub-dates&gt;&lt;/dates&gt;&lt;isbn&gt;0004-9050&lt;/isbn&gt;&lt;accession-num&gt;WOS:A1986D861000010&lt;/accession-num&gt;&lt;urls&gt;&lt;related-urls&gt;&lt;url&gt;&amp;lt;Go to ISI&amp;gt;://WOS:A1986D861000010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2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Helicoverpa punctiger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Microplitis demolitor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acon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ustin &amp; Dangerfield 1993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Austin&lt;/Author&gt;&lt;Year&gt;1993&lt;/Year&gt;&lt;RecNum&gt;893&lt;/RecNum&gt;&lt;record&gt;&lt;rec-number&gt;893&lt;/rec-number&gt;&lt;foreign-keys&gt;&lt;key app="EN" db-id="epz0205v7ex0rle52agp2xdpwvprdzasw520"&gt;893&lt;/key&gt;&lt;/foreign-keys&gt;&lt;ref-type name="Journal Article"&gt;17&lt;/ref-type&gt;&lt;contributors&gt;&lt;authors&gt;&lt;author&gt;Austin, A. D.&lt;/author&gt;&lt;author&gt;Dangerfield, P. C.&lt;/author&gt;&lt;/authors&gt;&lt;/contributors&gt;&lt;titles&gt;&lt;title&gt;Systematics of Australian and New Guinean Microplitis Foerster and Snellenius Westwood (Hymenoptera: Braconidae: Microgastrinae), with a review of their biology and host relationships&lt;/title&gt;&lt;secondary-title&gt;Invertebrate Taxonomy&lt;/secondary-title&gt;&lt;/titles&gt;&lt;periodical&gt;&lt;full-title&gt;Invertebrate Taxonomy&lt;/full-title&gt;&lt;/periodical&gt;&lt;pages&gt;1097-1166&lt;/pages&gt;&lt;volume&gt;7&lt;/volume&gt;&lt;number&gt;5&lt;/number&gt;&lt;dates&gt;&lt;year&gt;1993&lt;/year&gt;&lt;pub-dates&gt;&lt;date&gt;1993&lt;/date&gt;&lt;/pub-dates&gt;&lt;/dates&gt;&lt;isbn&gt;0818-0164&lt;/isbn&gt;&lt;accession-num&gt;ZOOREC:ZOOR13000028050&lt;/accession-num&gt;&lt;urls&gt;&lt;related-urls&gt;&lt;url&gt;&amp;lt;Go to ISI&amp;gt;://ZOOREC:ZOOR13000028050&lt;/url&gt;&lt;/related-urls&gt;&lt;/urls&gt;&lt;electronic-resource-num&gt;10.1071/it9931097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Helicoverpa punctiger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Palexorista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chin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antrell 198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Cantrell&lt;/Author&gt;&lt;Year&gt;1986&lt;/Year&gt;&lt;RecNum&gt;897&lt;/RecNum&gt;&lt;record&gt;&lt;rec-number&gt;897&lt;/rec-number&gt;&lt;foreign-keys&gt;&lt;key app="EN" db-id="epz0205v7ex0rle52agp2xdpwvprdzasw520"&gt;897&lt;/key&gt;&lt;/foreign-keys&gt;&lt;ref-type name="Journal Article"&gt;17&lt;/ref-type&gt;&lt;contributors&gt;&lt;authors&gt;&lt;author&gt;Cantrell, B. K.&lt;/author&gt;&lt;/authors&gt;&lt;/contributors&gt;&lt;titles&gt;&lt;title&gt;&lt;style face="normal" font="Times New Roman" size="11"&gt;An updated host catalog for the Australian Tachinidae (Diptera)&lt;/style&gt;&lt;/title&gt;&lt;secondary-title&gt;Journal of the Australian Entomological Society&lt;/secondary-title&gt;&lt;/titles&gt;&lt;periodical&gt;&lt;full-title&gt;Journal of the Australian Entomological Society&lt;/full-title&gt;&lt;/periodical&gt;&lt;pages&gt;255-265&lt;/pages&gt;&lt;volume&gt;25&lt;/volume&gt;&lt;dates&gt;&lt;year&gt;1986&lt;/year&gt;&lt;pub-dates&gt;&lt;date&gt;1986&lt;/date&gt;&lt;/pub-dates&gt;&lt;/dates&gt;&lt;isbn&gt;0004-9050&lt;/isbn&gt;&lt;accession-num&gt;WOS:A1986D861000010&lt;/accession-num&gt;&lt;urls&gt;&lt;related-urls&gt;&lt;url&gt;&amp;lt;Go to ISI&amp;gt;://WOS:A1986D861000010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2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Helicoverpa spp.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Heteropelma scaposum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Johns &amp; Whitehouse 2004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Johns&lt;/Author&gt;&lt;Year&gt;2004&lt;/Year&gt;&lt;RecNum&gt;891&lt;/RecNum&gt;&lt;record&gt;&lt;rec-number&gt;891&lt;/rec-number&gt;&lt;foreign-keys&gt;&lt;key app="EN" db-id="epz0205v7ex0rle52agp2xdpwvprdzasw520"&gt;891&lt;/key&gt;&lt;/foreign-keys&gt;&lt;ref-type name="Journal Article"&gt;17&lt;/ref-type&gt;&lt;contributors&gt;&lt;authors&gt;&lt;author&gt;Johns, C. V.&lt;/author&gt;&lt;author&gt;Whitehouse, M. E. A.&lt;/author&gt;&lt;/authors&gt;&lt;/contributors&gt;&lt;titles&gt;&lt;title&gt;Mass rearing of two larval parasitoids of Helicoverpa spp. (Lepidoptera : Noctuidae): Netelia producta (Brulle) and Heteropelma scaposum (Morley) (Hymenoptera : Ichneumonidae) for field release&lt;/title&gt;&lt;secondary-title&gt;Australian Journal of Entomology&lt;/secondary-title&gt;&lt;/titles&gt;&lt;periodical&gt;&lt;full-title&gt;Australian Journal of Entomology&lt;/full-title&gt;&lt;/periodical&gt;&lt;pages&gt;83-87&lt;/pages&gt;&lt;volume&gt;43&lt;/volume&gt;&lt;dates&gt;&lt;year&gt;2004&lt;/year&gt;&lt;pub-dates&gt;&lt;date&gt;2004&lt;/date&gt;&lt;/pub-dates&gt;&lt;/dates&gt;&lt;isbn&gt;1326-6756&lt;/isbn&gt;&lt;accession-num&gt;WOS:000220380600014&lt;/accession-num&gt;&lt;urls&gt;&lt;related-urls&gt;&lt;url&gt;&amp;lt;Go to ISI&amp;gt;://WOS:000220380600014&lt;/url&gt;&lt;/related-urls&gt;&lt;/urls&gt;&lt;electronic-resource-num&gt;10.1111/j.1440-6055.2004.00402.x&lt;/electronic-resource-num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1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Helicoverpa spp.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Netelia producta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Johns &amp; Whitehouse 2004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Johns&lt;/Author&gt;&lt;Year&gt;2004&lt;/Year&gt;&lt;RecNum&gt;891&lt;/RecNum&gt;&lt;record&gt;&lt;rec-number&gt;891&lt;/rec-number&gt;&lt;foreign-keys&gt;&lt;key app="EN" db-id="epz0205v7ex0rle52agp2xdpwvprdzasw520"&gt;891&lt;/key&gt;&lt;/foreign-keys&gt;&lt;ref-type name="Journal Article"&gt;17&lt;/ref-type&gt;&lt;contributors&gt;&lt;authors&gt;&lt;author&gt;Johns, C. V.&lt;/author&gt;&lt;author&gt;Whitehouse, M. E. A.&lt;/author&gt;&lt;/authors&gt;&lt;/contributors&gt;&lt;titles&gt;&lt;title&gt;Mass rearing of two larval parasitoids of Helicoverpa spp. (Lepidoptera : Noctuidae): Netelia producta (Brulle) and Heteropelma scaposum (Morley) (Hymenoptera : Ichneumonidae) for field release&lt;/title&gt;&lt;secondary-title&gt;Australian Journal of Entomology&lt;/secondary-title&gt;&lt;/titles&gt;&lt;periodical&gt;&lt;full-title&gt;Australian Journal of Entomology&lt;/full-title&gt;&lt;/periodical&gt;&lt;pages&gt;83-87&lt;/pages&gt;&lt;volume&gt;43&lt;/volume&gt;&lt;dates&gt;&lt;year&gt;2004&lt;/year&gt;&lt;pub-dates&gt;&lt;date&gt;2004&lt;/date&gt;&lt;/pub-dates&gt;&lt;/dates&gt;&lt;isbn&gt;1326-6756&lt;/isbn&gt;&lt;accession-num&gt;WOS:000220380600014&lt;/accession-num&gt;&lt;urls&gt;&lt;related-urls&gt;&lt;url&gt;&amp;lt;Go to ISI&amp;gt;://WOS:000220380600014&lt;/url&gt;&lt;/related-urls&gt;&lt;/urls&gt;&lt;electronic-resource-num&gt;10.1111/j.1440-6055.2004.00402.x&lt;/electronic-resource-num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1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 xml:space="preserve">Heliothis </w:t>
            </w:r>
            <w:r w:rsidR="00097660" w:rsidRPr="00097660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sp.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Netelia producta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F12C70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 w:rsidR="00F12C70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Leucania stenograph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erophyas divuls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Alophmorpha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ac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BA02A8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ishop &amp; McKenzie 1991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ishop&lt;/Author&gt;&lt;Year&gt;1991&lt;/Year&gt;&lt;RecNum&gt;901&lt;/RecNum&gt;&lt;record&gt;&lt;rec-number&gt;901&lt;/rec-number&gt;&lt;foreign-keys&gt;&lt;key app="EN" db-id="epz0205v7ex0rle52agp2xdpwvprdzasw520"&gt;901&lt;/key&gt;&lt;/foreign-keys&gt;&lt;ref-type name="Journal Article"&gt;17&lt;/ref-type&gt;&lt;contributors&gt;&lt;authors&gt;&lt;author&gt;Bishop, A. L.&lt;/author&gt;&lt;author&gt;McKenzie, H. J.&lt;/author&gt;&lt;/authors&gt;&lt;/contributors&gt;&lt;titles&gt;&lt;title&gt;Key mortality factors of Merophyas divulsana (Walker) (Lepidoptera: Tortricidae) larvae in the Hunter Valley&lt;/title&gt;&lt;secondary-title&gt;General and Applied Entomology&lt;/secondary-title&gt;&lt;/titles&gt;&lt;periodical&gt;&lt;full-title&gt;General and Applied Entomology&lt;/full-title&gt;&lt;/periodical&gt;&lt;pages&gt;59-64&lt;/pages&gt;&lt;volume&gt;23&lt;/volume&gt;&lt;dates&gt;&lt;year&gt;1991&lt;/year&gt;&lt;pub-dates&gt;&lt;date&gt;1991&lt;/date&gt;&lt;/pub-dates&gt;&lt;/dates&gt;&lt;accession-num&gt;CABI:19991109833&lt;/accession-num&gt;&lt;urls&gt;&lt;related-urls&gt;&lt;url&gt;&amp;lt;Go to ISI&amp;gt;://CABI:19991109833&lt;/url&gt;&lt;/related-urls&gt;&lt;/urls&gt;&lt;/record&gt;&lt;/Cite&gt;&lt;/EndNote&gt;</w:instrTex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2]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erophyas divuls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Apanteles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aconidae</w:t>
            </w:r>
          </w:p>
        </w:tc>
        <w:tc>
          <w:tcPr>
            <w:tcW w:w="1849" w:type="dxa"/>
            <w:hideMark/>
          </w:tcPr>
          <w:p w:rsidR="00283C89" w:rsidRPr="00283C89" w:rsidRDefault="00F12C70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ommon 1990 p59.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Common&lt;/Author&gt;&lt;Year&gt;1990&lt;/Year&gt;&lt;RecNum&gt;902&lt;/RecNum&gt;&lt;record&gt;&lt;rec-number&gt;902&lt;/rec-number&gt;&lt;foreign-keys&gt;&lt;key app="EN" db-id="epz0205v7ex0rle52agp2xdpwvprdzasw520"&gt;902&lt;/key&gt;&lt;/foreign-keys&gt;&lt;ref-type name="Book"&gt;6&lt;/ref-type&gt;&lt;contributors&gt;&lt;authors&gt;&lt;author&gt;Common, I. F. B.&lt;/author&gt;&lt;/authors&gt;&lt;/contributors&gt;&lt;titles&gt;&lt;title&gt;Moths of Australia&lt;/title&gt;&lt;secondary-title&gt;Moths of Australia.&lt;/secondary-title&gt;&lt;/titles&gt;&lt;pages&gt;i&lt;/pages&gt;&lt;dates&gt;&lt;year&gt;1990&lt;/year&gt;&lt;/dates&gt;&lt;publisher&gt;Melbourne University Press&lt;/publisher&gt;&lt;accession-num&gt;ZOOREC:ZOOR12800000839&lt;/accession-num&gt;&lt;urls&gt;&lt;related-urls&gt;&lt;url&gt;&amp;lt;Go to ISI&amp;gt;://ZOOREC:ZOOR12800000839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8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erophyas divuls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Apanteles tasmanica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ac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BA02A8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Bishop &amp; McKenzie </w:t>
            </w: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lastRenderedPageBreak/>
              <w:t>1991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ishop&lt;/Author&gt;&lt;Year&gt;1991&lt;/Year&gt;&lt;RecNum&gt;901&lt;/RecNum&gt;&lt;record&gt;&lt;rec-number&gt;901&lt;/rec-number&gt;&lt;foreign-keys&gt;&lt;key app="EN" db-id="epz0205v7ex0rle52agp2xdpwvprdzasw520"&gt;901&lt;/key&gt;&lt;/foreign-keys&gt;&lt;ref-type name="Journal Article"&gt;17&lt;/ref-type&gt;&lt;contributors&gt;&lt;authors&gt;&lt;author&gt;Bishop, A. L.&lt;/author&gt;&lt;author&gt;McKenzie, H. J.&lt;/author&gt;&lt;/authors&gt;&lt;/contributors&gt;&lt;titles&gt;&lt;title&gt;Key mortality factors of Merophyas divulsana (Walker) (Lepidoptera: Tortricidae) larvae in the Hunter Valley&lt;/title&gt;&lt;secondary-title&gt;General and Applied Entomology&lt;/secondary-title&gt;&lt;/titles&gt;&lt;periodical&gt;&lt;full-title&gt;General and Applied Entomology&lt;/full-title&gt;&lt;/periodical&gt;&lt;pages&gt;59-64&lt;/pages&gt;&lt;volume&gt;23&lt;/volume&gt;&lt;dates&gt;&lt;year&gt;1991&lt;/year&gt;&lt;pub-dates&gt;&lt;date&gt;1991&lt;/date&gt;&lt;/pub-dates&gt;&lt;/dates&gt;&lt;accession-num&gt;CABI:19991109833&lt;/accession-num&gt;&lt;urls&gt;&lt;related-urls&gt;&lt;url&gt;&amp;lt;Go to ISI&amp;gt;://CABI:19991109833&lt;/url&gt;&lt;/related-urls&gt;&lt;/urls&gt;&lt;/record&gt;&lt;/Cite&gt;&lt;/EndNote&gt;</w:instrTex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2]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lastRenderedPageBreak/>
              <w:t>Merophyas divuls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Brachymeria phya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halcid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BA02A8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ishop &amp; McKenzie 1991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ishop&lt;/Author&gt;&lt;Year&gt;1991&lt;/Year&gt;&lt;RecNum&gt;901&lt;/RecNum&gt;&lt;record&gt;&lt;rec-number&gt;901&lt;/rec-number&gt;&lt;foreign-keys&gt;&lt;key app="EN" db-id="epz0205v7ex0rle52agp2xdpwvprdzasw520"&gt;901&lt;/key&gt;&lt;/foreign-keys&gt;&lt;ref-type name="Journal Article"&gt;17&lt;/ref-type&gt;&lt;contributors&gt;&lt;authors&gt;&lt;author&gt;Bishop, A. L.&lt;/author&gt;&lt;author&gt;McKenzie, H. J.&lt;/author&gt;&lt;/authors&gt;&lt;/contributors&gt;&lt;titles&gt;&lt;title&gt;Key mortality factors of Merophyas divulsana (Walker) (Lepidoptera: Tortricidae) larvae in the Hunter Valley&lt;/title&gt;&lt;secondary-title&gt;General and Applied Entomology&lt;/secondary-title&gt;&lt;/titles&gt;&lt;periodical&gt;&lt;full-title&gt;General and Applied Entomology&lt;/full-title&gt;&lt;/periodical&gt;&lt;pages&gt;59-64&lt;/pages&gt;&lt;volume&gt;23&lt;/volume&gt;&lt;dates&gt;&lt;year&gt;1991&lt;/year&gt;&lt;pub-dates&gt;&lt;date&gt;1991&lt;/date&gt;&lt;/pub-dates&gt;&lt;/dates&gt;&lt;accession-num&gt;CABI:19991109833&lt;/accession-num&gt;&lt;urls&gt;&lt;related-urls&gt;&lt;url&gt;&amp;lt;Go to ISI&amp;gt;://CABI:19991109833&lt;/url&gt;&lt;/related-urls&gt;&lt;/urls&gt;&lt;/record&gt;&lt;/Cite&gt;&lt;/EndNote&gt;</w:instrTex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2]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erophyas divuls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Bracon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aco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ishop &amp; McKenzie 199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ishop&lt;/Author&gt;&lt;Year&gt;1991&lt;/Year&gt;&lt;RecNum&gt;901&lt;/RecNum&gt;&lt;record&gt;&lt;rec-number&gt;901&lt;/rec-number&gt;&lt;foreign-keys&gt;&lt;key app="EN" db-id="epz0205v7ex0rle52agp2xdpwvprdzasw520"&gt;901&lt;/key&gt;&lt;/foreign-keys&gt;&lt;ref-type name="Journal Article"&gt;17&lt;/ref-type&gt;&lt;contributors&gt;&lt;authors&gt;&lt;author&gt;Bishop, A. L.&lt;/author&gt;&lt;author&gt;McKenzie, H. J.&lt;/author&gt;&lt;/authors&gt;&lt;/contributors&gt;&lt;titles&gt;&lt;title&gt;Key mortality factors of Merophyas divulsana (Walker) (Lepidoptera: Tortricidae) larvae in the Hunter Valley&lt;/title&gt;&lt;secondary-title&gt;General and Applied Entomology&lt;/secondary-title&gt;&lt;/titles&gt;&lt;periodical&gt;&lt;full-title&gt;General and Applied Entomology&lt;/full-title&gt;&lt;/periodical&gt;&lt;pages&gt;59-64&lt;/pages&gt;&lt;volume&gt;23&lt;/volume&gt;&lt;dates&gt;&lt;year&gt;1991&lt;/year&gt;&lt;pub-dates&gt;&lt;date&gt;1991&lt;/date&gt;&lt;/pub-dates&gt;&lt;/dates&gt;&lt;accession-num&gt;CABI:19991109833&lt;/accession-num&gt;&lt;urls&gt;&lt;related-urls&gt;&lt;url&gt;&amp;lt;Go to ISI&amp;gt;://CABI:19991109833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2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erophyas divuls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Chelonus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aco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ishop &amp; McKenzie 199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ishop&lt;/Author&gt;&lt;Year&gt;1991&lt;/Year&gt;&lt;RecNum&gt;901&lt;/RecNum&gt;&lt;record&gt;&lt;rec-number&gt;901&lt;/rec-number&gt;&lt;foreign-keys&gt;&lt;key app="EN" db-id="epz0205v7ex0rle52agp2xdpwvprdzasw520"&gt;901&lt;/key&gt;&lt;/foreign-keys&gt;&lt;ref-type name="Journal Article"&gt;17&lt;/ref-type&gt;&lt;contributors&gt;&lt;authors&gt;&lt;author&gt;Bishop, A. L.&lt;/author&gt;&lt;author&gt;McKenzie, H. J.&lt;/author&gt;&lt;/authors&gt;&lt;/contributors&gt;&lt;titles&gt;&lt;title&gt;Key mortality factors of Merophyas divulsana (Walker) (Lepidoptera: Tortricidae) larvae in the Hunter Valley&lt;/title&gt;&lt;secondary-title&gt;General and Applied Entomology&lt;/secondary-title&gt;&lt;/titles&gt;&lt;periodical&gt;&lt;full-title&gt;General and Applied Entomology&lt;/full-title&gt;&lt;/periodical&gt;&lt;pages&gt;59-64&lt;/pages&gt;&lt;volume&gt;23&lt;/volume&gt;&lt;dates&gt;&lt;year&gt;1991&lt;/year&gt;&lt;pub-dates&gt;&lt;date&gt;1991&lt;/date&gt;&lt;/pub-dates&gt;&lt;/dates&gt;&lt;accession-num&gt;CABI:19991109833&lt;/accession-num&gt;&lt;urls&gt;&lt;related-urls&gt;&lt;url&gt;&amp;lt;Go to ISI&amp;gt;://CABI:19991109833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2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erophyas divuls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Cotesia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aco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ishop &amp; McKenzie 199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ishop&lt;/Author&gt;&lt;Year&gt;1991&lt;/Year&gt;&lt;RecNum&gt;901&lt;/RecNum&gt;&lt;record&gt;&lt;rec-number&gt;901&lt;/rec-number&gt;&lt;foreign-keys&gt;&lt;key app="EN" db-id="epz0205v7ex0rle52agp2xdpwvprdzasw520"&gt;901&lt;/key&gt;&lt;/foreign-keys&gt;&lt;ref-type name="Journal Article"&gt;17&lt;/ref-type&gt;&lt;contributors&gt;&lt;authors&gt;&lt;author&gt;Bishop, A. L.&lt;/author&gt;&lt;author&gt;McKenzie, H. J.&lt;/author&gt;&lt;/authors&gt;&lt;/contributors&gt;&lt;titles&gt;&lt;title&gt;Key mortality factors of Merophyas divulsana (Walker) (Lepidoptera: Tortricidae) larvae in the Hunter Valley&lt;/title&gt;&lt;secondary-title&gt;General and Applied Entomology&lt;/secondary-title&gt;&lt;/titles&gt;&lt;periodical&gt;&lt;full-title&gt;General and Applied Entomology&lt;/full-title&gt;&lt;/periodical&gt;&lt;pages&gt;59-64&lt;/pages&gt;&lt;volume&gt;23&lt;/volume&gt;&lt;dates&gt;&lt;year&gt;1991&lt;/year&gt;&lt;pub-dates&gt;&lt;date&gt;1991&lt;/date&gt;&lt;/pub-dates&gt;&lt;/dates&gt;&lt;accession-num&gt;CABI:19991109833&lt;/accession-num&gt;&lt;urls&gt;&lt;related-urls&gt;&lt;url&gt;&amp;lt;Go to ISI&amp;gt;://CABI:19991109833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2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erophyas divuls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Elasmus pictu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lasm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ishop &amp; McKenzie 199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ishop&lt;/Author&gt;&lt;Year&gt;1991&lt;/Year&gt;&lt;RecNum&gt;901&lt;/RecNum&gt;&lt;record&gt;&lt;rec-number&gt;901&lt;/rec-number&gt;&lt;foreign-keys&gt;&lt;key app="EN" db-id="epz0205v7ex0rle52agp2xdpwvprdzasw520"&gt;901&lt;/key&gt;&lt;/foreign-keys&gt;&lt;ref-type name="Journal Article"&gt;17&lt;/ref-type&gt;&lt;contributors&gt;&lt;authors&gt;&lt;author&gt;Bishop, A. L.&lt;/author&gt;&lt;author&gt;McKenzie, H. J.&lt;/author&gt;&lt;/authors&gt;&lt;/contributors&gt;&lt;titles&gt;&lt;title&gt;Key mortality factors of Merophyas divulsana (Walker) (Lepidoptera: Tortricidae) larvae in the Hunter Valley&lt;/title&gt;&lt;secondary-title&gt;General and Applied Entomology&lt;/secondary-title&gt;&lt;/titles&gt;&lt;periodical&gt;&lt;full-title&gt;General and Applied Entomology&lt;/full-title&gt;&lt;/periodical&gt;&lt;pages&gt;59-64&lt;/pages&gt;&lt;volume&gt;23&lt;/volume&gt;&lt;dates&gt;&lt;year&gt;1991&lt;/year&gt;&lt;pub-dates&gt;&lt;date&gt;1991&lt;/date&gt;&lt;/pub-dates&gt;&lt;/dates&gt;&lt;accession-num&gt;CABI:19991109833&lt;/accession-num&gt;&lt;urls&gt;&lt;related-urls&gt;&lt;url&gt;&amp;lt;Go to ISI&amp;gt;://CABI:19991109833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2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erophyas divuls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Eupsenella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ethyl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ishop &amp; McKenzie 199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ishop&lt;/Author&gt;&lt;Year&gt;1991&lt;/Year&gt;&lt;RecNum&gt;901&lt;/RecNum&gt;&lt;record&gt;&lt;rec-number&gt;901&lt;/rec-number&gt;&lt;foreign-keys&gt;&lt;key app="EN" db-id="epz0205v7ex0rle52agp2xdpwvprdzasw520"&gt;901&lt;/key&gt;&lt;/foreign-keys&gt;&lt;ref-type name="Journal Article"&gt;17&lt;/ref-type&gt;&lt;contributors&gt;&lt;authors&gt;&lt;author&gt;Bishop, A. L.&lt;/author&gt;&lt;author&gt;McKenzie, H. J.&lt;/author&gt;&lt;/authors&gt;&lt;/contributors&gt;&lt;titles&gt;&lt;title&gt;Key mortality factors of Merophyas divulsana (Walker) (Lepidoptera: Tortricidae) larvae in the Hunter Valley&lt;/title&gt;&lt;secondary-title&gt;General and Applied Entomology&lt;/secondary-title&gt;&lt;/titles&gt;&lt;periodical&gt;&lt;full-title&gt;General and Applied Entomology&lt;/full-title&gt;&lt;/periodical&gt;&lt;pages&gt;59-64&lt;/pages&gt;&lt;volume&gt;23&lt;/volume&gt;&lt;dates&gt;&lt;year&gt;1991&lt;/year&gt;&lt;pub-dates&gt;&lt;date&gt;1991&lt;/date&gt;&lt;/pub-dates&gt;&lt;/dates&gt;&lt;accession-num&gt;CABI:19991109833&lt;/accession-num&gt;&lt;urls&gt;&lt;related-urls&gt;&lt;url&gt;&amp;lt;Go to ISI&amp;gt;://CABI:19991109833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2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erophyas divuls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Habrobracon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aco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ishop &amp; McKenzie 199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ishop&lt;/Author&gt;&lt;Year&gt;1991&lt;/Year&gt;&lt;RecNum&gt;901&lt;/RecNum&gt;&lt;record&gt;&lt;rec-number&gt;901&lt;/rec-number&gt;&lt;foreign-keys&gt;&lt;key app="EN" db-id="epz0205v7ex0rle52agp2xdpwvprdzasw520"&gt;901&lt;/key&gt;&lt;/foreign-keys&gt;&lt;ref-type name="Journal Article"&gt;17&lt;/ref-type&gt;&lt;contributors&gt;&lt;authors&gt;&lt;author&gt;Bishop, A. L.&lt;/author&gt;&lt;author&gt;McKenzie, H. J.&lt;/author&gt;&lt;/authors&gt;&lt;/contributors&gt;&lt;titles&gt;&lt;title&gt;Key mortality factors of Merophyas divulsana (Walker) (Lepidoptera: Tortricidae) larvae in the Hunter Valley&lt;/title&gt;&lt;secondary-title&gt;General and Applied Entomology&lt;/secondary-title&gt;&lt;/titles&gt;&lt;periodical&gt;&lt;full-title&gt;General and Applied Entomology&lt;/full-title&gt;&lt;/periodical&gt;&lt;pages&gt;59-64&lt;/pages&gt;&lt;volume&gt;23&lt;/volume&gt;&lt;dates&gt;&lt;year&gt;1991&lt;/year&gt;&lt;pub-dates&gt;&lt;date&gt;1991&lt;/date&gt;&lt;/pub-dates&gt;&lt;/dates&gt;&lt;accession-num&gt;CABI:19991109833&lt;/accession-num&gt;&lt;urls&gt;&lt;related-urls&gt;&lt;url&gt;&amp;lt;Go to ISI&amp;gt;://CABI:19991109833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2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erophyas divuls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Phytodietus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ishop &amp; McKenzie 199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ishop&lt;/Author&gt;&lt;Year&gt;1991&lt;/Year&gt;&lt;RecNum&gt;901&lt;/RecNum&gt;&lt;record&gt;&lt;rec-number&gt;901&lt;/rec-number&gt;&lt;foreign-keys&gt;&lt;key app="EN" db-id="epz0205v7ex0rle52agp2xdpwvprdzasw520"&gt;901&lt;/key&gt;&lt;/foreign-keys&gt;&lt;ref-type name="Journal Article"&gt;17&lt;/ref-type&gt;&lt;contributors&gt;&lt;authors&gt;&lt;author&gt;Bishop, A. L.&lt;/author&gt;&lt;author&gt;McKenzie, H. J.&lt;/author&gt;&lt;/authors&gt;&lt;/contributors&gt;&lt;titles&gt;&lt;title&gt;Key mortality factors of Merophyas divulsana (Walker) (Lepidoptera: Tortricidae) larvae in the Hunter Valley&lt;/title&gt;&lt;secondary-title&gt;General and Applied Entomology&lt;/secondary-title&gt;&lt;/titles&gt;&lt;periodical&gt;&lt;full-title&gt;General and Applied Entomology&lt;/full-title&gt;&lt;/periodical&gt;&lt;pages&gt;59-64&lt;/pages&gt;&lt;volume&gt;23&lt;/volume&gt;&lt;dates&gt;&lt;year&gt;1991&lt;/year&gt;&lt;pub-dates&gt;&lt;date&gt;1991&lt;/date&gt;&lt;/pub-dates&gt;&lt;/dates&gt;&lt;accession-num&gt;CABI:19991109833&lt;/accession-num&gt;&lt;urls&gt;&lt;related-urls&gt;&lt;url&gt;&amp;lt;Go to ISI&amp;gt;://CABI:19991109833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2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erophyas divuls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Poecilocryptus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ishop &amp; McKenzie 199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ishop&lt;/Author&gt;&lt;Year&gt;1991&lt;/Year&gt;&lt;RecNum&gt;901&lt;/RecNum&gt;&lt;record&gt;&lt;rec-number&gt;901&lt;/rec-number&gt;&lt;foreign-keys&gt;&lt;key app="EN" db-id="epz0205v7ex0rle52agp2xdpwvprdzasw520"&gt;901&lt;/key&gt;&lt;/foreign-keys&gt;&lt;ref-type name="Journal Article"&gt;17&lt;/ref-type&gt;&lt;contributors&gt;&lt;authors&gt;&lt;author&gt;Bishop, A. L.&lt;/author&gt;&lt;author&gt;McKenzie, H. J.&lt;/author&gt;&lt;/authors&gt;&lt;/contributors&gt;&lt;titles&gt;&lt;title&gt;Key mortality factors of Merophyas divulsana (Walker) (Lepidoptera: Tortricidae) larvae in the Hunter Valley&lt;/title&gt;&lt;secondary-title&gt;General and Applied Entomology&lt;/secondary-title&gt;&lt;/titles&gt;&lt;periodical&gt;&lt;full-title&gt;General and Applied Entomology&lt;/full-title&gt;&lt;/periodical&gt;&lt;pages&gt;59-64&lt;/pages&gt;&lt;volume&gt;23&lt;/volume&gt;&lt;dates&gt;&lt;year&gt;1991&lt;/year&gt;&lt;pub-dates&gt;&lt;date&gt;1991&lt;/date&gt;&lt;/pub-dates&gt;&lt;/dates&gt;&lt;accession-num&gt;CABI:19991109833&lt;/accession-num&gt;&lt;urls&gt;&lt;related-urls&gt;&lt;url&gt;&amp;lt;Go to ISI&amp;gt;://CABI:19991109833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2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erophyas divuls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Pristomerus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ishop &amp; McKenzie 199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ishop&lt;/Author&gt;&lt;Year&gt;1991&lt;/Year&gt;&lt;RecNum&gt;901&lt;/RecNum&gt;&lt;record&gt;&lt;rec-number&gt;901&lt;/rec-number&gt;&lt;foreign-keys&gt;&lt;key app="EN" db-id="epz0205v7ex0rle52agp2xdpwvprdzasw520"&gt;901&lt;/key&gt;&lt;/foreign-keys&gt;&lt;ref-type name="Journal Article"&gt;17&lt;/ref-type&gt;&lt;contributors&gt;&lt;authors&gt;&lt;author&gt;Bishop, A. L.&lt;/author&gt;&lt;author&gt;McKenzie, H. J.&lt;/author&gt;&lt;/authors&gt;&lt;/contributors&gt;&lt;titles&gt;&lt;title&gt;Key mortality factors of Merophyas divulsana (Walker) (Lepidoptera: Tortricidae) larvae in the Hunter Valley&lt;/title&gt;&lt;secondary-title&gt;General and Applied Entomology&lt;/secondary-title&gt;&lt;/titles&gt;&lt;periodical&gt;&lt;full-title&gt;General and Applied Entomology&lt;/full-title&gt;&lt;/periodical&gt;&lt;pages&gt;59-64&lt;/pages&gt;&lt;volume&gt;23&lt;/volume&gt;&lt;dates&gt;&lt;year&gt;1991&lt;/year&gt;&lt;pub-dates&gt;&lt;date&gt;1991&lt;/date&gt;&lt;/pub-dates&gt;&lt;/dates&gt;&lt;accession-num&gt;CABI:19991109833&lt;/accession-num&gt;&lt;urls&gt;&lt;related-urls&gt;&lt;url&gt;&amp;lt;Go to ISI&amp;gt;://CABI:19991109833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2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erophyas divuls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Stomatomyia tricholygoide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chi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antrell 198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Cantrell&lt;/Author&gt;&lt;Year&gt;1986&lt;/Year&gt;&lt;RecNum&gt;897&lt;/RecNum&gt;&lt;record&gt;&lt;rec-number&gt;897&lt;/rec-number&gt;&lt;foreign-keys&gt;&lt;key app="EN" db-id="epz0205v7ex0rle52agp2xdpwvprdzasw520"&gt;897&lt;/key&gt;&lt;/foreign-keys&gt;&lt;ref-type name="Journal Article"&gt;17&lt;/ref-type&gt;&lt;contributors&gt;&lt;authors&gt;&lt;author&gt;Cantrell, B. K.&lt;/author&gt;&lt;/authors&gt;&lt;/contributors&gt;&lt;titles&gt;&lt;title&gt;&lt;style face="normal" font="Times New Roman" size="11"&gt;An updated host catalog for the Australian Tachinidae (Diptera)&lt;/style&gt;&lt;/title&gt;&lt;secondary-title&gt;Journal of the Australian Entomological Society&lt;/secondary-title&gt;&lt;/titles&gt;&lt;periodical&gt;&lt;full-title&gt;Journal of the Australian Entomological Society&lt;/full-title&gt;&lt;/periodical&gt;&lt;pages&gt;255-265&lt;/pages&gt;&lt;volume&gt;25&lt;/volume&gt;&lt;dates&gt;&lt;year&gt;1986&lt;/year&gt;&lt;pub-dates&gt;&lt;date&gt;1986&lt;/date&gt;&lt;/pub-dates&gt;&lt;/dates&gt;&lt;isbn&gt;0004-9050&lt;/isbn&gt;&lt;accession-num&gt;WOS:A1986D861000010&lt;/accession-num&gt;&lt;urls&gt;&lt;related-urls&gt;&lt;url&gt;&amp;lt;Go to ISI&amp;gt;://WOS:A1986D861000010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2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erophyas divuls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Temelucha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BA02A8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erophyas divuls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Temelucha sp4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0</w:t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erophyas divuls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Therophilus unimaculatu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ac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Stevens </w:t>
            </w:r>
            <w:r w:rsidR="00097660" w:rsidRPr="00097660">
              <w:rPr>
                <w:rFonts w:ascii="Times New Roman" w:eastAsia="Times New Roman" w:hAnsi="Times New Roman" w:cs="Times New Roman"/>
                <w:i/>
                <w:color w:val="000000"/>
                <w:lang w:eastAsia="en-AU"/>
              </w:rPr>
              <w:t xml:space="preserve">et al. </w:t>
            </w: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2011</w:t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erophyas divuls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Trichomma clavipe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ishop &amp; McKenzie 199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ishop&lt;/Author&gt;&lt;Year&gt;1991&lt;/Year&gt;&lt;RecNum&gt;901&lt;/RecNum&gt;&lt;record&gt;&lt;rec-number&gt;901&lt;/rec-number&gt;&lt;foreign-keys&gt;&lt;key app="EN" db-id="epz0205v7ex0rle52agp2xdpwvprdzasw520"&gt;901&lt;/key&gt;&lt;/foreign-keys&gt;&lt;ref-type name="Journal Article"&gt;17&lt;/ref-type&gt;&lt;contributors&gt;&lt;authors&gt;&lt;author&gt;Bishop, A. L.&lt;/author&gt;&lt;author&gt;McKenzie, H. J.&lt;/author&gt;&lt;/authors&gt;&lt;/contributors&gt;&lt;titles&gt;&lt;title&gt;Key mortality factors of Merophyas divulsana (Walker) (Lepidoptera: Tortricidae) larvae in the Hunter Valley&lt;/title&gt;&lt;secondary-title&gt;General and Applied Entomology&lt;/secondary-title&gt;&lt;/titles&gt;&lt;periodical&gt;&lt;full-title&gt;General and Applied Entomology&lt;/full-title&gt;&lt;/periodical&gt;&lt;pages&gt;59-64&lt;/pages&gt;&lt;volume&gt;23&lt;/volume&gt;&lt;dates&gt;&lt;year&gt;1991&lt;/year&gt;&lt;pub-dates&gt;&lt;date&gt;1991&lt;/date&gt;&lt;/pub-dates&gt;&lt;/dates&gt;&lt;accession-num&gt;CABI:19991109833&lt;/accession-num&gt;&lt;urls&gt;&lt;related-urls&gt;&lt;url&gt;&amp;lt;Go to ISI&amp;gt;://CABI:19991109833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2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erophyas divuls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Voriella uniseta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chi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ishop &amp; McKenzie 199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Bishop&lt;/Author&gt;&lt;Year&gt;1991&lt;/Year&gt;&lt;RecNum&gt;901&lt;/RecNum&gt;&lt;record&gt;&lt;rec-number&gt;901&lt;/rec-number&gt;&lt;foreign-keys&gt;&lt;key app="EN" db-id="epz0205v7ex0rle52agp2xdpwvprdzasw520"&gt;901&lt;/key&gt;&lt;/foreign-keys&gt;&lt;ref-type name="Journal Article"&gt;17&lt;/ref-type&gt;&lt;contributors&gt;&lt;authors&gt;&lt;author&gt;Bishop, A. L.&lt;/author&gt;&lt;author&gt;McKenzie, H. J.&lt;/author&gt;&lt;/authors&gt;&lt;/contributors&gt;&lt;titles&gt;&lt;title&gt;Key mortality factors of Merophyas divulsana (Walker) (Lepidoptera: Tortricidae) larvae in the Hunter Valley&lt;/title&gt;&lt;secondary-title&gt;General and Applied Entomology&lt;/secondary-title&gt;&lt;/titles&gt;&lt;periodical&gt;&lt;full-title&gt;General and Applied Entomology&lt;/full-title&gt;&lt;/periodical&gt;&lt;pages&gt;59-64&lt;/pages&gt;&lt;volume&gt;23&lt;/volume&gt;&lt;dates&gt;&lt;year&gt;1991&lt;/year&gt;&lt;pub-dates&gt;&lt;date&gt;1991&lt;/date&gt;&lt;/pub-dates&gt;&lt;/dates&gt;&lt;accession-num&gt;CABI:19991109833&lt;/accession-num&gt;&lt;urls&gt;&lt;related-urls&gt;&lt;url&gt;&amp;lt;Go to ISI&amp;gt;://CABI:19991109833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2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erophyas divulsa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Xanthopimpla rhopalocero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BA02A8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ocis altern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ythimna convect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Apanteles ruficru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ac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BA02A8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reenup 1970 (</w:t>
            </w:r>
            <w:r w:rsidR="000536F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in </w:t>
            </w: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Hardwick 2006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Hardwick&lt;/Author&gt;&lt;Year&gt;2006&lt;/Year&gt;&lt;RecNum&gt;889&lt;/RecNum&gt;&lt;record&gt;&lt;rec-number&gt;889&lt;/rec-number&gt;&lt;foreign-keys&gt;&lt;key app="EN" db-id="epz0205v7ex0rle52agp2xdpwvprdzasw520"&gt;889&lt;/key&gt;&lt;/foreign-keys&gt;&lt;ref-type name="Journal Article"&gt;17&lt;/ref-type&gt;&lt;contributors&gt;&lt;authors&gt;&lt;author&gt;Hardwick, S.&lt;/author&gt;&lt;/authors&gt;&lt;/contributors&gt;&lt;titles&gt;&lt;title&gt;Parasitoids and hyperparasitoids of Mythimna convecta (Walker) (Lepidoptera : Noctuidae) larvae infesting late-maturing maize in southern New South Wales&lt;/title&gt;&lt;secondary-title&gt;Australian Journal of Entomology&lt;/secondary-title&gt;&lt;/titles&gt;&lt;periodical&gt;&lt;full-title&gt;Australian Journal of Entomology&lt;/full-title&gt;&lt;/periodical&gt;&lt;pages&gt;96-100&lt;/pages&gt;&lt;volume&gt;45&lt;/volume&gt;&lt;dates&gt;&lt;year&gt;2006&lt;/year&gt;&lt;pub-dates&gt;&lt;date&gt;2006&lt;/date&gt;&lt;/pub-dates&gt;&lt;/dates&gt;&lt;isbn&gt;1326-6756&lt;/isbn&gt;&lt;accession-num&gt;WOS:000234794300015&lt;/accession-num&gt;&lt;urls&gt;&lt;related-urls&gt;&lt;url&gt;&amp;lt;Go to ISI&amp;gt;://WOS:000234794300015&lt;/url&gt;&lt;/related-urls&gt;&lt;/urls&gt;&lt;electronic-resource-num&gt;10.1111/j.1440-6055.2006.00500.x&lt;/electronic-resource-num&gt;&lt;/record&gt;&lt;/Cite&gt;&lt;/EndNote&gt;</w:instrTex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3]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), </w:t>
            </w:r>
            <w:r w:rsidR="00BA02A8"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ommon 1990 p59.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Common&lt;/Author&gt;&lt;Year&gt;1990&lt;/Year&gt;&lt;RecNum&gt;902&lt;/RecNum&gt;&lt;record&gt;&lt;rec-number&gt;902&lt;/rec-number&gt;&lt;foreign-keys&gt;&lt;key app="EN" db-id="epz0205v7ex0rle52agp2xdpwvprdzasw520"&gt;902&lt;/key&gt;&lt;/foreign-keys&gt;&lt;ref-type name="Book"&gt;6&lt;/ref-type&gt;&lt;contributors&gt;&lt;authors&gt;&lt;author&gt;Common, I. F. B.&lt;/author&gt;&lt;/authors&gt;&lt;/contributors&gt;&lt;titles&gt;&lt;title&gt;Moths of Australia&lt;/title&gt;&lt;secondary-title&gt;Moths of Australia.&lt;/secondary-title&gt;&lt;/titles&gt;&lt;pages&gt;i&lt;/pages&gt;&lt;dates&gt;&lt;year&gt;1990&lt;/year&gt;&lt;/dates&gt;&lt;publisher&gt;Melbourne University Press&lt;/publisher&gt;&lt;accession-num&gt;ZOOREC:ZOOR12800000839&lt;/accession-num&gt;&lt;urls&gt;&lt;related-urls&gt;&lt;url&gt;&amp;lt;Go to ISI&amp;gt;://ZOOREC:ZOOR12800000839&lt;/url&gt;&lt;/related-urls&gt;&lt;/urls&gt;&lt;/record&gt;&lt;/Cite&gt;&lt;/EndNote&gt;</w:instrTex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8]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ythimna convect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Ceromya horma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chi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BA02A8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Har</w:t>
            </w:r>
            <w:r w:rsidR="000536F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dwick 2006, Greenup 1970 (in </w:t>
            </w: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Hardwick </w:t>
            </w: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lastRenderedPageBreak/>
              <w:t>2006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Hardwick&lt;/Author&gt;&lt;Year&gt;2006&lt;/Year&gt;&lt;RecNum&gt;889&lt;/RecNum&gt;&lt;record&gt;&lt;rec-number&gt;889&lt;/rec-number&gt;&lt;foreign-keys&gt;&lt;key app="EN" db-id="epz0205v7ex0rle52agp2xdpwvprdzasw520"&gt;889&lt;/key&gt;&lt;/foreign-keys&gt;&lt;ref-type name="Journal Article"&gt;17&lt;/ref-type&gt;&lt;contributors&gt;&lt;authors&gt;&lt;author&gt;Hardwick, S.&lt;/author&gt;&lt;/authors&gt;&lt;/contributors&gt;&lt;titles&gt;&lt;title&gt;Parasitoids and hyperparasitoids of Mythimna convecta (Walker) (Lepidoptera : Noctuidae) larvae infesting late-maturing maize in southern New South Wales&lt;/title&gt;&lt;secondary-title&gt;Australian Journal of Entomology&lt;/secondary-title&gt;&lt;/titles&gt;&lt;periodical&gt;&lt;full-title&gt;Australian Journal of Entomology&lt;/full-title&gt;&lt;/periodical&gt;&lt;pages&gt;96-100&lt;/pages&gt;&lt;volume&gt;45&lt;/volume&gt;&lt;dates&gt;&lt;year&gt;2006&lt;/year&gt;&lt;pub-dates&gt;&lt;date&gt;2006&lt;/date&gt;&lt;/pub-dates&gt;&lt;/dates&gt;&lt;isbn&gt;1326-6756&lt;/isbn&gt;&lt;accession-num&gt;WOS:000234794300015&lt;/accession-num&gt;&lt;urls&gt;&lt;related-urls&gt;&lt;url&gt;&amp;lt;Go to ISI&amp;gt;://WOS:000234794300015&lt;/url&gt;&lt;/related-urls&gt;&lt;/urls&gt;&lt;electronic-resource-num&gt;10.1111/j.1440-6055.2006.00500.x&lt;/electronic-resource-num&gt;&lt;/record&gt;&lt;/Cite&gt;&lt;/EndNote&gt;</w:instrTex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3]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)</w:t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lastRenderedPageBreak/>
              <w:t>Mythimna convect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Chaetophthalmus dorsali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chi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BA02A8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Walker 2011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Walker&lt;/Author&gt;&lt;Year&gt;2011&lt;/Year&gt;&lt;RecNum&gt;899&lt;/RecNum&gt;&lt;record&gt;&lt;rec-number&gt;899&lt;/rec-number&gt;&lt;foreign-keys&gt;&lt;key app="EN" db-id="epz0205v7ex0rle52agp2xdpwvprdzasw520"&gt;899&lt;/key&gt;&lt;/foreign-keys&gt;&lt;ref-type name="Journal Article"&gt;17&lt;/ref-type&gt;&lt;contributors&gt;&lt;authors&gt;&lt;author&gt;Walker, Paul W.&lt;/author&gt;&lt;/authors&gt;&lt;/contributors&gt;&lt;titles&gt;&lt;title&gt;Biology and development of Chaetophthalmus dorsalis (Malloch) (Diptera: Tachinidae) parasitising Helicoverpa armigera (Hübner) and H. punctigera Wallengren (Lepidoptera: Noctuidae) larvae in the laboratory&lt;/title&gt;&lt;secondary-title&gt;Australian Journal of Entomology&lt;/secondary-title&gt;&lt;/titles&gt;&lt;periodical&gt;&lt;full-title&gt;Australian Journal of Entomology&lt;/full-title&gt;&lt;/periodical&gt;&lt;pages&gt;309-318&lt;/pages&gt;&lt;volume&gt;50&lt;/volume&gt;&lt;number&gt;3&lt;/number&gt;&lt;keywords&gt;&lt;keyword&gt;ovolarviparous&lt;/keyword&gt;&lt;keyword&gt;planidia&lt;/keyword&gt;&lt;keyword&gt;tachinid&lt;/keyword&gt;&lt;/keywords&gt;&lt;dates&gt;&lt;year&gt;2011&lt;/year&gt;&lt;/dates&gt;&lt;publisher&gt;Blackwell Publishing Asia&lt;/publisher&gt;&lt;isbn&gt;1440-6055&lt;/isbn&gt;&lt;urls&gt;&lt;related-urls&gt;&lt;url&gt;http://dx.doi.org/10.1111/j.1440-6055.2011.00820.x&lt;/url&gt;&lt;/related-urls&gt;&lt;/urls&gt;&lt;electronic-resource-num&gt;10.1111/j.1440-6055.2011.00820.x&lt;/electronic-resource-num&gt;&lt;/record&gt;&lt;/Cite&gt;&lt;/EndNote&gt;</w:instrTex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0]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ythimna convect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Chaetophthalmus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chi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BA02A8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Hardwick 2006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Hardwick&lt;/Author&gt;&lt;Year&gt;2006&lt;/Year&gt;&lt;RecNum&gt;889&lt;/RecNum&gt;&lt;record&gt;&lt;rec-number&gt;889&lt;/rec-number&gt;&lt;foreign-keys&gt;&lt;key app="EN" db-id="epz0205v7ex0rle52agp2xdpwvprdzasw520"&gt;889&lt;/key&gt;&lt;/foreign-keys&gt;&lt;ref-type name="Journal Article"&gt;17&lt;/ref-type&gt;&lt;contributors&gt;&lt;authors&gt;&lt;author&gt;Hardwick, S.&lt;/author&gt;&lt;/authors&gt;&lt;/contributors&gt;&lt;titles&gt;&lt;title&gt;Parasitoids and hyperparasitoids of Mythimna convecta (Walker) (Lepidoptera : Noctuidae) larvae infesting late-maturing maize in southern New South Wales&lt;/title&gt;&lt;secondary-title&gt;Australian Journal of Entomology&lt;/secondary-title&gt;&lt;/titles&gt;&lt;periodical&gt;&lt;full-title&gt;Australian Journal of Entomology&lt;/full-title&gt;&lt;/periodical&gt;&lt;pages&gt;96-100&lt;/pages&gt;&lt;volume&gt;45&lt;/volume&gt;&lt;dates&gt;&lt;year&gt;2006&lt;/year&gt;&lt;pub-dates&gt;&lt;date&gt;2006&lt;/date&gt;&lt;/pub-dates&gt;&lt;/dates&gt;&lt;isbn&gt;1326-6756&lt;/isbn&gt;&lt;accession-num&gt;WOS:000234794300015&lt;/accession-num&gt;&lt;urls&gt;&lt;related-urls&gt;&lt;url&gt;&amp;lt;Go to ISI&amp;gt;://WOS:000234794300015&lt;/url&gt;&lt;/related-urls&gt;&lt;/urls&gt;&lt;electronic-resource-num&gt;10.1111/j.1440-6055.2006.00500.x&lt;/electronic-resource-num&gt;&lt;/record&gt;&lt;/Cite&gt;&lt;/EndNote&gt;</w:instrTex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3]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ythimna convect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Cuphocera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 nr pilosa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chi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BA02A8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Hardwick 2006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Hardwick&lt;/Author&gt;&lt;Year&gt;2006&lt;/Year&gt;&lt;RecNum&gt;889&lt;/RecNum&gt;&lt;record&gt;&lt;rec-number&gt;889&lt;/rec-number&gt;&lt;foreign-keys&gt;&lt;key app="EN" db-id="epz0205v7ex0rle52agp2xdpwvprdzasw520"&gt;889&lt;/key&gt;&lt;/foreign-keys&gt;&lt;ref-type name="Journal Article"&gt;17&lt;/ref-type&gt;&lt;contributors&gt;&lt;authors&gt;&lt;author&gt;Hardwick, S.&lt;/author&gt;&lt;/authors&gt;&lt;/contributors&gt;&lt;titles&gt;&lt;title&gt;Parasitoids and hyperparasitoids of Mythimna convecta (Walker) (Lepidoptera : Noctuidae) larvae infesting late-maturing maize in southern New South Wales&lt;/title&gt;&lt;secondary-title&gt;Australian Journal of Entomology&lt;/secondary-title&gt;&lt;/titles&gt;&lt;periodical&gt;&lt;full-title&gt;Australian Journal of Entomology&lt;/full-title&gt;&lt;/periodical&gt;&lt;pages&gt;96-100&lt;/pages&gt;&lt;volume&gt;45&lt;/volume&gt;&lt;dates&gt;&lt;year&gt;2006&lt;/year&gt;&lt;pub-dates&gt;&lt;date&gt;2006&lt;/date&gt;&lt;/pub-dates&gt;&lt;/dates&gt;&lt;isbn&gt;1326-6756&lt;/isbn&gt;&lt;accession-num&gt;WOS:000234794300015&lt;/accession-num&gt;&lt;urls&gt;&lt;related-urls&gt;&lt;url&gt;&amp;lt;Go to ISI&amp;gt;://WOS:000234794300015&lt;/url&gt;&lt;/related-urls&gt;&lt;/urls&gt;&lt;electronic-resource-num&gt;10.1111/j.1440-6055.2006.00500.x&lt;/electronic-resource-num&gt;&lt;/record&gt;&lt;/Cite&gt;&lt;/EndNote&gt;</w:instrTex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3]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ythimna convect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Hyposoter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ythimna convect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Lissopimpla excellsa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0536F1" w:rsidP="00BA02A8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reenup 1970 (in</w:t>
            </w:r>
            <w:r w:rsidR="00283C89"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Hardwick 2006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Hardwick&lt;/Author&gt;&lt;Year&gt;2006&lt;/Year&gt;&lt;RecNum&gt;889&lt;/RecNum&gt;&lt;record&gt;&lt;rec-number&gt;889&lt;/rec-number&gt;&lt;foreign-keys&gt;&lt;key app="EN" db-id="epz0205v7ex0rle52agp2xdpwvprdzasw520"&gt;889&lt;/key&gt;&lt;/foreign-keys&gt;&lt;ref-type name="Journal Article"&gt;17&lt;/ref-type&gt;&lt;contributors&gt;&lt;authors&gt;&lt;author&gt;Hardwick, S.&lt;/author&gt;&lt;/authors&gt;&lt;/contributors&gt;&lt;titles&gt;&lt;title&gt;Parasitoids and hyperparasitoids of Mythimna convecta (Walker) (Lepidoptera : Noctuidae) larvae infesting late-maturing maize in southern New South Wales&lt;/title&gt;&lt;secondary-title&gt;Australian Journal of Entomology&lt;/secondary-title&gt;&lt;/titles&gt;&lt;periodical&gt;&lt;full-title&gt;Australian Journal of Entomology&lt;/full-title&gt;&lt;/periodical&gt;&lt;pages&gt;96-100&lt;/pages&gt;&lt;volume&gt;45&lt;/volume&gt;&lt;dates&gt;&lt;year&gt;2006&lt;/year&gt;&lt;pub-dates&gt;&lt;date&gt;2006&lt;/date&gt;&lt;/pub-dates&gt;&lt;/dates&gt;&lt;isbn&gt;1326-6756&lt;/isbn&gt;&lt;accession-num&gt;WOS:000234794300015&lt;/accession-num&gt;&lt;urls&gt;&lt;related-urls&gt;&lt;url&gt;&amp;lt;Go to ISI&amp;gt;://WOS:000234794300015&lt;/url&gt;&lt;/related-urls&gt;&lt;/urls&gt;&lt;electronic-resource-num&gt;10.1111/j.1440-6055.2006.00500.x&lt;/electronic-resource-num&gt;&lt;/record&gt;&lt;/Cite&gt;&lt;/EndNote&gt;</w:instrTex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3]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  <w:r w:rsidR="00283C89"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)</w:t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ythimna convect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Microplitis murrayi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ac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BA02A8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ustin &amp; Dangerfield 1993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Austin&lt;/Author&gt;&lt;Year&gt;1993&lt;/Year&gt;&lt;RecNum&gt;893&lt;/RecNum&gt;&lt;record&gt;&lt;rec-number&gt;893&lt;/rec-number&gt;&lt;foreign-keys&gt;&lt;key app="EN" db-id="epz0205v7ex0rle52agp2xdpwvprdzasw520"&gt;893&lt;/key&gt;&lt;/foreign-keys&gt;&lt;ref-type name="Journal Article"&gt;17&lt;/ref-type&gt;&lt;contributors&gt;&lt;authors&gt;&lt;author&gt;Austin, A. D.&lt;/author&gt;&lt;author&gt;Dangerfield, P. C.&lt;/author&gt;&lt;/authors&gt;&lt;/contributors&gt;&lt;titles&gt;&lt;title&gt;Systematics of Australian and New Guinean Microplitis Foerster and Snellenius Westwood (Hymenoptera: Braconidae: Microgastrinae), with a review of their biology and host relationships&lt;/title&gt;&lt;secondary-title&gt;Invertebrate Taxonomy&lt;/secondary-title&gt;&lt;/titles&gt;&lt;periodical&gt;&lt;full-title&gt;Invertebrate Taxonomy&lt;/full-title&gt;&lt;/periodical&gt;&lt;pages&gt;1097-1166&lt;/pages&gt;&lt;volume&gt;7&lt;/volume&gt;&lt;number&gt;5&lt;/number&gt;&lt;dates&gt;&lt;year&gt;1993&lt;/year&gt;&lt;pub-dates&gt;&lt;date&gt;1993&lt;/date&gt;&lt;/pub-dates&gt;&lt;/dates&gt;&lt;isbn&gt;0818-0164&lt;/isbn&gt;&lt;accession-num&gt;ZOOREC:ZOOR13000028050&lt;/accession-num&gt;&lt;urls&gt;&lt;related-urls&gt;&lt;url&gt;&amp;lt;Go to ISI&amp;gt;://ZOOREC:ZOOR13000028050&lt;/url&gt;&lt;/related-urls&gt;&lt;/urls&gt;&lt;electronic-resource-num&gt;10.1071/it9931097&lt;/electronic-resource-num&gt;&lt;/record&gt;&lt;/Cite&gt;&lt;/EndNote&gt;</w:instrTex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7]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ythimna convect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Netelia producta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ythimna convect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Netelia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BA02A8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Hardwick 2006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Hardwick&lt;/Author&gt;&lt;Year&gt;2006&lt;/Year&gt;&lt;RecNum&gt;889&lt;/RecNum&gt;&lt;record&gt;&lt;rec-number&gt;889&lt;/rec-number&gt;&lt;foreign-keys&gt;&lt;key app="EN" db-id="epz0205v7ex0rle52agp2xdpwvprdzasw520"&gt;889&lt;/key&gt;&lt;/foreign-keys&gt;&lt;ref-type name="Journal Article"&gt;17&lt;/ref-type&gt;&lt;contributors&gt;&lt;authors&gt;&lt;author&gt;Hardwick, S.&lt;/author&gt;&lt;/authors&gt;&lt;/contributors&gt;&lt;titles&gt;&lt;title&gt;Parasitoids and hyperparasitoids of Mythimna convecta (Walker) (Lepidoptera : Noctuidae) larvae infesting late-maturing maize in southern New South Wales&lt;/title&gt;&lt;secondary-title&gt;Australian Journal of Entomology&lt;/secondary-title&gt;&lt;/titles&gt;&lt;periodical&gt;&lt;full-title&gt;Australian Journal of Entomology&lt;/full-title&gt;&lt;/periodical&gt;&lt;pages&gt;96-100&lt;/pages&gt;&lt;volume&gt;45&lt;/volume&gt;&lt;dates&gt;&lt;year&gt;2006&lt;/year&gt;&lt;pub-dates&gt;&lt;date&gt;2006&lt;/date&gt;&lt;/pub-dates&gt;&lt;/dates&gt;&lt;isbn&gt;1326-6756&lt;/isbn&gt;&lt;accession-num&gt;WOS:000234794300015&lt;/accession-num&gt;&lt;urls&gt;&lt;related-urls&gt;&lt;url&gt;&amp;lt;Go to ISI&amp;gt;://WOS:000234794300015&lt;/url&gt;&lt;/related-urls&gt;&lt;/urls&gt;&lt;electronic-resource-num&gt;10.1111/j.1440-6055.2006.00500.x&lt;/electronic-resource-num&gt;&lt;/record&gt;&lt;/Cite&gt;&lt;/EndNote&gt;</w:instrTex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3]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ythimna convect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Palexorista sp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chi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BA02A8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reenup 1970 (</w:t>
            </w:r>
            <w:r w:rsidR="000536F1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in </w:t>
            </w: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Hardwick 2006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Hardwick&lt;/Author&gt;&lt;Year&gt;2006&lt;/Year&gt;&lt;RecNum&gt;889&lt;/RecNum&gt;&lt;record&gt;&lt;rec-number&gt;889&lt;/rec-number&gt;&lt;foreign-keys&gt;&lt;key app="EN" db-id="epz0205v7ex0rle52agp2xdpwvprdzasw520"&gt;889&lt;/key&gt;&lt;/foreign-keys&gt;&lt;ref-type name="Journal Article"&gt;17&lt;/ref-type&gt;&lt;contributors&gt;&lt;authors&gt;&lt;author&gt;Hardwick, S.&lt;/author&gt;&lt;/authors&gt;&lt;/contributors&gt;&lt;titles&gt;&lt;title&gt;Parasitoids and hyperparasitoids of Mythimna convecta (Walker) (Lepidoptera : Noctuidae) larvae infesting late-maturing maize in southern New South Wales&lt;/title&gt;&lt;secondary-title&gt;Australian Journal of Entomology&lt;/secondary-title&gt;&lt;/titles&gt;&lt;periodical&gt;&lt;full-title&gt;Australian Journal of Entomology&lt;/full-title&gt;&lt;/periodical&gt;&lt;pages&gt;96-100&lt;/pages&gt;&lt;volume&gt;45&lt;/volume&gt;&lt;dates&gt;&lt;year&gt;2006&lt;/year&gt;&lt;pub-dates&gt;&lt;date&gt;2006&lt;/date&gt;&lt;/pub-dates&gt;&lt;/dates&gt;&lt;isbn&gt;1326-6756&lt;/isbn&gt;&lt;accession-num&gt;WOS:000234794300015&lt;/accession-num&gt;&lt;urls&gt;&lt;related-urls&gt;&lt;url&gt;&amp;lt;Go to ISI&amp;gt;://WOS:000234794300015&lt;/url&gt;&lt;/related-urls&gt;&lt;/urls&gt;&lt;electronic-resource-num&gt;10.1111/j.1440-6055.2006.00500.x&lt;/electronic-resource-num&gt;&lt;/record&gt;&lt;/Cite&gt;&lt;/EndNote&gt;</w:instrTex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3]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)</w:t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ythimna convect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Rogas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aconidae</w:t>
            </w:r>
          </w:p>
        </w:tc>
        <w:tc>
          <w:tcPr>
            <w:tcW w:w="1849" w:type="dxa"/>
            <w:hideMark/>
          </w:tcPr>
          <w:p w:rsidR="00283C89" w:rsidRPr="00283C89" w:rsidRDefault="000536F1" w:rsidP="00BA02A8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Greenup 1970 (in </w:t>
            </w:r>
            <w:r w:rsidR="00283C89"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Hardwick 2006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Hardwick&lt;/Author&gt;&lt;Year&gt;2006&lt;/Year&gt;&lt;RecNum&gt;889&lt;/RecNum&gt;&lt;record&gt;&lt;rec-number&gt;889&lt;/rec-number&gt;&lt;foreign-keys&gt;&lt;key app="EN" db-id="epz0205v7ex0rle52agp2xdpwvprdzasw520"&gt;889&lt;/key&gt;&lt;/foreign-keys&gt;&lt;ref-type name="Journal Article"&gt;17&lt;/ref-type&gt;&lt;contributors&gt;&lt;authors&gt;&lt;author&gt;Hardwick, S.&lt;/author&gt;&lt;/authors&gt;&lt;/contributors&gt;&lt;titles&gt;&lt;title&gt;Parasitoids and hyperparasitoids of Mythimna convecta (Walker) (Lepidoptera : Noctuidae) larvae infesting late-maturing maize in southern New South Wales&lt;/title&gt;&lt;secondary-title&gt;Australian Journal of Entomology&lt;/secondary-title&gt;&lt;/titles&gt;&lt;periodical&gt;&lt;full-title&gt;Australian Journal of Entomology&lt;/full-title&gt;&lt;/periodical&gt;&lt;pages&gt;96-100&lt;/pages&gt;&lt;volume&gt;45&lt;/volume&gt;&lt;dates&gt;&lt;year&gt;2006&lt;/year&gt;&lt;pub-dates&gt;&lt;date&gt;2006&lt;/date&gt;&lt;/pub-dates&gt;&lt;/dates&gt;&lt;isbn&gt;1326-6756&lt;/isbn&gt;&lt;accession-num&gt;WOS:000234794300015&lt;/accession-num&gt;&lt;urls&gt;&lt;related-urls&gt;&lt;url&gt;&amp;lt;Go to ISI&amp;gt;://WOS:000234794300015&lt;/url&gt;&lt;/related-urls&gt;&lt;/urls&gt;&lt;electronic-resource-num&gt;10.1111/j.1440-6055.2006.00500.x&lt;/electronic-resource-num&gt;&lt;/record&gt;&lt;/Cite&gt;&lt;/EndNote&gt;</w:instrTex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3]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  <w:r w:rsidR="00283C89"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)</w:t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Mythimna convect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Tritaxys scutellate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chi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BA02A8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Hardwick 2006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Hardwick&lt;/Author&gt;&lt;Year&gt;2006&lt;/Year&gt;&lt;RecNum&gt;889&lt;/RecNum&gt;&lt;record&gt;&lt;rec-number&gt;889&lt;/rec-number&gt;&lt;foreign-keys&gt;&lt;key app="EN" db-id="epz0205v7ex0rle52agp2xdpwvprdzasw520"&gt;889&lt;/key&gt;&lt;/foreign-keys&gt;&lt;ref-type name="Journal Article"&gt;17&lt;/ref-type&gt;&lt;contributors&gt;&lt;authors&gt;&lt;author&gt;Hardwick, S.&lt;/author&gt;&lt;/authors&gt;&lt;/contributors&gt;&lt;titles&gt;&lt;title&gt;Parasitoids and hyperparasitoids of Mythimna convecta (Walker) (Lepidoptera : Noctuidae) larvae infesting late-maturing maize in southern New South Wales&lt;/title&gt;&lt;secondary-title&gt;Australian Journal of Entomology&lt;/secondary-title&gt;&lt;/titles&gt;&lt;periodical&gt;&lt;full-title&gt;Australian Journal of Entomology&lt;/full-title&gt;&lt;/periodical&gt;&lt;pages&gt;96-100&lt;/pages&gt;&lt;volume&gt;45&lt;/volume&gt;&lt;dates&gt;&lt;year&gt;2006&lt;/year&gt;&lt;pub-dates&gt;&lt;date&gt;2006&lt;/date&gt;&lt;/pub-dates&gt;&lt;/dates&gt;&lt;isbn&gt;1326-6756&lt;/isbn&gt;&lt;accession-num&gt;WOS:000234794300015&lt;/accession-num&gt;&lt;urls&gt;&lt;related-urls&gt;&lt;url&gt;&amp;lt;Go to ISI&amp;gt;://WOS:000234794300015&lt;/url&gt;&lt;/related-urls&gt;&lt;/urls&gt;&lt;electronic-resource-num&gt;10.1111/j.1440-6055.2006.00500.x&lt;/electronic-resource-num&gt;&lt;/record&gt;&lt;/Cite&gt;&lt;/EndNote&gt;</w:instrTex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3]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 xml:space="preserve">Mythimna </w:t>
            </w:r>
            <w:r w:rsidR="00097660" w:rsidRPr="00097660">
              <w:rPr>
                <w:rFonts w:ascii="Times New Roman" w:eastAsia="Times New Roman" w:hAnsi="Times New Roman" w:cs="Times New Roman"/>
                <w:b w:val="0"/>
                <w:iCs/>
                <w:color w:val="000000"/>
                <w:lang w:eastAsia="en-AU"/>
              </w:rPr>
              <w:t>sp.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Enicospilus skeltonii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Pieris rapae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Apanteles glomeratu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ac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BA02A8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Jones 1987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Jones&lt;/Author&gt;&lt;Year&gt;1987&lt;/Year&gt;&lt;RecNum&gt;896&lt;/RecNum&gt;&lt;record&gt;&lt;rec-number&gt;896&lt;/rec-number&gt;&lt;foreign-keys&gt;&lt;key app="EN" db-id="epz0205v7ex0rle52agp2xdpwvprdzasw520"&gt;896&lt;/key&gt;&lt;/foreign-keys&gt;&lt;ref-type name="Journal Article"&gt;17&lt;/ref-type&gt;&lt;contributors&gt;&lt;authors&gt;&lt;author&gt;Jones, R. E.&lt;/author&gt;&lt;/authors&gt;&lt;/contributors&gt;&lt;titles&gt;&lt;title&gt;&lt;style face="normal" font="Times New Roman" size="11"&gt;Ants, parasitoids, and the cabbage butterfly &lt;/style&gt;&lt;style face="italic" font="Times New Roman" size="11"&gt;Pieris rapae&lt;/style&gt;&lt;/title&gt;&lt;secondary-title&gt;Journal of Animal Ecology&lt;/secondary-title&gt;&lt;/titles&gt;&lt;periodical&gt;&lt;full-title&gt;Journal of Animal Ecology&lt;/full-title&gt;&lt;/periodical&gt;&lt;pages&gt;739-749&lt;/pages&gt;&lt;volume&gt;56&lt;/volume&gt;&lt;number&gt;3&lt;/number&gt;&lt;dates&gt;&lt;year&gt;1987&lt;/year&gt;&lt;pub-dates&gt;&lt;date&gt;Oct&lt;/date&gt;&lt;/pub-dates&gt;&lt;/dates&gt;&lt;isbn&gt;0021-8790&lt;/isbn&gt;&lt;accession-num&gt;WOS:A1987K285000002&lt;/accession-num&gt;&lt;urls&gt;&lt;related-urls&gt;&lt;url&gt;&amp;lt;Go to ISI&amp;gt;://WOS:A1987K285000002&lt;/url&gt;&lt;/related-urls&gt;&lt;/urls&gt;&lt;electronic-resource-num&gt;10.2307/4945&lt;/electronic-resource-num&gt;&lt;/record&gt;&lt;/Cite&gt;&lt;/EndNote&gt;</w:instrTex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4]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, Hamilton 1979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Hamilton&lt;/Author&gt;&lt;Year&gt;1979&lt;/Year&gt;&lt;RecNum&gt;903&lt;/RecNum&gt;&lt;record&gt;&lt;rec-number&gt;903&lt;/rec-number&gt;&lt;foreign-keys&gt;&lt;key app="EN" db-id="epz0205v7ex0rle52agp2xdpwvprdzasw520"&gt;903&lt;/key&gt;&lt;/foreign-keys&gt;&lt;ref-type name="Journal Article"&gt;17&lt;/ref-type&gt;&lt;contributors&gt;&lt;authors&gt;&lt;author&gt;Hamilton, J. T.&lt;/author&gt;&lt;/authors&gt;&lt;/contributors&gt;&lt;titles&gt;&lt;title&gt;Seasonal abundance of Pieris rapae (L.), Plutella xylostella (L.) and their diseases and parasites&lt;/title&gt;&lt;secondary-title&gt;General and Applied Entomology&lt;/secondary-title&gt;&lt;/titles&gt;&lt;periodical&gt;&lt;full-title&gt;General and Applied Entomology&lt;/full-title&gt;&lt;/periodical&gt;&lt;pages&gt;59-66&lt;/pages&gt;&lt;volume&gt;11&lt;/volume&gt;&lt;dates&gt;&lt;year&gt;1979&lt;/year&gt;&lt;pub-dates&gt;&lt;date&gt;1979&lt;/date&gt;&lt;/pub-dates&gt;&lt;/dates&gt;&lt;isbn&gt;0158-0760&lt;/isbn&gt;&lt;accession-num&gt;ZOOREC:ZOOR11600027781&lt;/accession-num&gt;&lt;urls&gt;&lt;related-urls&gt;&lt;url&gt;&amp;lt;Go to ISI&amp;gt;://ZOOREC:ZOOR11600027781&lt;/url&gt;&lt;/related-urls&gt;&lt;/urls&gt;&lt;/record&gt;&lt;/Cite&gt;&lt;/EndNote&gt;</w:instrTex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5]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Pieris rapae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Compsilura concinnata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chi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antrell 198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Cantrell&lt;/Author&gt;&lt;Year&gt;1986&lt;/Year&gt;&lt;RecNum&gt;897&lt;/RecNum&gt;&lt;record&gt;&lt;rec-number&gt;897&lt;/rec-number&gt;&lt;foreign-keys&gt;&lt;key app="EN" db-id="epz0205v7ex0rle52agp2xdpwvprdzasw520"&gt;897&lt;/key&gt;&lt;/foreign-keys&gt;&lt;ref-type name="Journal Article"&gt;17&lt;/ref-type&gt;&lt;contributors&gt;&lt;authors&gt;&lt;author&gt;Cantrell, B. K.&lt;/author&gt;&lt;/authors&gt;&lt;/contributors&gt;&lt;titles&gt;&lt;title&gt;&lt;style face="normal" font="Times New Roman" size="11"&gt;An updated host catalog for the Australian Tachinidae (Diptera)&lt;/style&gt;&lt;/title&gt;&lt;secondary-title&gt;Journal of the Australian Entomological Society&lt;/secondary-title&gt;&lt;/titles&gt;&lt;periodical&gt;&lt;full-title&gt;Journal of the Australian Entomological Society&lt;/full-title&gt;&lt;/periodical&gt;&lt;pages&gt;255-265&lt;/pages&gt;&lt;volume&gt;25&lt;/volume&gt;&lt;dates&gt;&lt;year&gt;1986&lt;/year&gt;&lt;pub-dates&gt;&lt;date&gt;1986&lt;/date&gt;&lt;/pub-dates&gt;&lt;/dates&gt;&lt;isbn&gt;0004-9050&lt;/isbn&gt;&lt;accession-num&gt;WOS:A1986D861000010&lt;/accession-num&gt;&lt;urls&gt;&lt;related-urls&gt;&lt;url&gt;&amp;lt;Go to ISI&amp;gt;://WOS:A1986D861000010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2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Pieris rapae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Cotesia rubecula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ac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BA02A8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eller 1990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Keller&lt;/Author&gt;&lt;Year&gt;1990&lt;/Year&gt;&lt;RecNum&gt;895&lt;/RecNum&gt;&lt;record&gt;&lt;rec-number&gt;895&lt;/rec-number&gt;&lt;foreign-keys&gt;&lt;key app="EN" db-id="epz0205v7ex0rle52agp2xdpwvprdzasw520"&gt;895&lt;/key&gt;&lt;/foreign-keys&gt;&lt;ref-type name="Journal Article"&gt;17&lt;/ref-type&gt;&lt;contributors&gt;&lt;authors&gt;&lt;author&gt;Keller, M. A.&lt;/author&gt;&lt;/authors&gt;&lt;/contributors&gt;&lt;titles&gt;&lt;title&gt;&lt;style face="normal" font="Times New Roman" size="11"&gt;Responses of the parasitoid &lt;/style&gt;&lt;style face="italic" font="Times New Roman" size="11"&gt;Cotesia rubecula&lt;/style&gt;&lt;style face="normal" font="Times New Roman" size="11"&gt; to its host &lt;/style&gt;&lt;style face="italic" font="Times New Roman" size="11"&gt;Pieris rapae&lt;/style&gt;&lt;style face="normal" font="Times New Roman" size="11"&gt; in a flight tunnel&lt;/style&gt;&lt;/title&gt;&lt;secondary-title&gt;Entomologia Experimentalis Et Applicata&lt;/secondary-title&gt;&lt;/titles&gt;&lt;periodical&gt;&lt;full-title&gt;Entomologia Experimentalis Et Applicata&lt;/full-title&gt;&lt;/periodical&gt;&lt;pages&gt;243-249&lt;/pages&gt;&lt;volume&gt;57&lt;/volume&gt;&lt;number&gt;3&lt;/number&gt;&lt;dates&gt;&lt;year&gt;1990&lt;/year&gt;&lt;pub-dates&gt;&lt;date&gt;Dec&lt;/date&gt;&lt;/pub-dates&gt;&lt;/dates&gt;&lt;isbn&gt;0013-8703&lt;/isbn&gt;&lt;accession-num&gt;WOS:A1990EM95400006&lt;/accession-num&gt;&lt;urls&gt;&lt;related-urls&gt;&lt;url&gt;&amp;lt;Go to ISI&amp;gt;://WOS:A1990EM95400006&lt;/url&gt;&lt;/related-urls&gt;&lt;/urls&gt;&lt;/record&gt;&lt;/Cite&gt;&lt;/EndNote&gt;</w:instrTex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6]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Pieris rapae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Exorista flavicep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chi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Rahman 1970</w:t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Pieris rapae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Goryphus turneri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Pieris rapae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Netelia producta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Pieris rapae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Paradrino laevicula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chi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antrell 1986</w:t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Pieris rapae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Paraphylax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 11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Pieris rapae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Winthemia laterali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chi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antrell 198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Cantrell&lt;/Author&gt;&lt;Year&gt;1986&lt;/Year&gt;&lt;RecNum&gt;897&lt;/RecNum&gt;&lt;record&gt;&lt;rec-number&gt;897&lt;/rec-number&gt;&lt;foreign-keys&gt;&lt;key app="EN" db-id="epz0205v7ex0rle52agp2xdpwvprdzasw520"&gt;897&lt;/key&gt;&lt;/foreign-keys&gt;&lt;ref-type name="Journal Article"&gt;17&lt;/ref-type&gt;&lt;contributors&gt;&lt;authors&gt;&lt;author&gt;Cantrell, B. K.&lt;/author&gt;&lt;/authors&gt;&lt;/contributors&gt;&lt;titles&gt;&lt;title&gt;&lt;style face="normal" font="Times New Roman" size="11"&gt;An updated host catalog for the Australian Tachinidae (Diptera)&lt;/style&gt;&lt;/title&gt;&lt;secondary-title&gt;Journal of the Australian Entomological Society&lt;/secondary-title&gt;&lt;/titles&gt;&lt;periodical&gt;&lt;full-title&gt;Journal of the Australian Entomological Society&lt;/full-title&gt;&lt;/periodical&gt;&lt;pages&gt;255-265&lt;/pages&gt;&lt;volume&gt;25&lt;/volume&gt;&lt;dates&gt;&lt;year&gt;1986&lt;/year&gt;&lt;pub-dates&gt;&lt;date&gt;1986&lt;/date&gt;&lt;/pub-dates&gt;&lt;/dates&gt;&lt;isbn&gt;0004-9050&lt;/isbn&gt;&lt;accession-num&gt;WOS:A1986D861000010&lt;/accession-num&gt;&lt;urls&gt;&lt;related-urls&gt;&lt;url&gt;&amp;lt;Go to ISI&amp;gt;://WOS:A1986D861000010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2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Plutella xylostell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Antrocephalus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halcid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BA02A8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ent 199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Kent&lt;/Author&gt;&lt;Year&gt;1996&lt;/Year&gt;&lt;RecNum&gt;886&lt;/RecNum&gt;&lt;record&gt;&lt;rec-number&gt;886&lt;/rec-number&gt;&lt;foreign-keys&gt;&lt;key app="EN" db-id="epz0205v7ex0rle52agp2xdpwvprdzasw520"&gt;886&lt;/key&gt;&lt;/foreign-keys&gt;&lt;ref-type name="Thesis"&gt;32&lt;/ref-type&gt;&lt;contributors&gt;&lt;authors&gt;&lt;author&gt;Kent, J. K.&lt;/author&gt;&lt;/authors&gt;&lt;/contributors&gt;&lt;titles&gt;&lt;title&gt;&lt;style face="normal" font="default" size="100%"&gt;The taxonomy of the hymenopteran parasitoid complex associated with diamondback moth, &lt;/style&gt;&lt;style face="italic" font="default" size="100%"&gt;Plutella xylostella&lt;/style&gt;&lt;style face="normal" font="default" size="100%"&gt; (L.) in Australia&lt;/style&gt;&lt;/title&gt;&lt;secondary-title&gt;Faculty of Science&lt;/secondary-title&gt;&lt;/titles&gt;&lt;pages&gt;102&lt;/pages&gt;&lt;volume&gt;Honours&lt;/volume&gt;&lt;dates&gt;&lt;year&gt;1996&lt;/year&gt;&lt;/dates&gt;&lt;pub-location&gt;Adelaide&lt;/pub-location&gt;&lt;publisher&gt;The University of Adelaide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7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Plutella xylostell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Apanteles ippeu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aco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BA02A8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ent 199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Kent&lt;/Author&gt;&lt;Year&gt;1996&lt;/Year&gt;&lt;RecNum&gt;886&lt;/RecNum&gt;&lt;record&gt;&lt;rec-number&gt;886&lt;/rec-number&gt;&lt;foreign-keys&gt;&lt;key app="EN" db-id="epz0205v7ex0rle52agp2xdpwvprdzasw520"&gt;886&lt;/key&gt;&lt;/foreign-keys&gt;&lt;ref-type name="Thesis"&gt;32&lt;/ref-type&gt;&lt;contributors&gt;&lt;authors&gt;&lt;author&gt;Kent, J. K.&lt;/author&gt;&lt;/authors&gt;&lt;/contributors&gt;&lt;titles&gt;&lt;title&gt;&lt;style face="normal" font="default" size="100%"&gt;The taxonomy of the hymenopteran parasitoid complex associated with diamondback moth, &lt;/style&gt;&lt;style face="italic" font="default" size="100%"&gt;Plutella xylostella&lt;/style&gt;&lt;style face="normal" font="default" size="100%"&gt; (L.) in Australia&lt;/style&gt;&lt;/title&gt;&lt;secondary-title&gt;Faculty of Science&lt;/secondary-title&gt;&lt;/titles&gt;&lt;pages&gt;102&lt;/pages&gt;&lt;volume&gt;Honours&lt;/volume&gt;&lt;dates&gt;&lt;year&gt;1996&lt;/year&gt;&lt;/dates&gt;&lt;pub-location&gt;Adelaide&lt;/pub-location&gt;&lt;publisher&gt;The University of Adelaide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7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  <w:r w:rsidR="00283C89"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, Hamilton 1979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Hamilton&lt;/Author&gt;&lt;Year&gt;1979&lt;/Year&gt;&lt;RecNum&gt;903&lt;/RecNum&gt;&lt;record&gt;&lt;rec-number&gt;903&lt;/rec-number&gt;&lt;foreign-keys&gt;&lt;key app="EN" db-id="epz0205v7ex0rle52agp2xdpwvprdzasw520"&gt;903&lt;/key&gt;&lt;/foreign-keys&gt;&lt;ref-type name="Journal Article"&gt;17&lt;/ref-type&gt;&lt;contributors&gt;&lt;authors&gt;&lt;author&gt;Hamilton, J. T.&lt;/author&gt;&lt;/authors&gt;&lt;/contributors&gt;&lt;titles&gt;&lt;title&gt;Seasonal abundance of Pieris rapae (L.), Plutella xylostella (L.) and their diseases and parasites&lt;/title&gt;&lt;secondary-title&gt;General and Applied Entomology&lt;/secondary-title&gt;&lt;/titles&gt;&lt;periodical&gt;&lt;full-title&gt;General and Applied Entomology&lt;/full-title&gt;&lt;/periodical&gt;&lt;pages&gt;59-66&lt;/pages&gt;&lt;volume&gt;11&lt;/volume&gt;&lt;dates&gt;&lt;year&gt;1979&lt;/year&gt;&lt;pub-dates&gt;&lt;date&gt;1979&lt;/date&gt;&lt;/pub-dates&gt;&lt;/dates&gt;&lt;isbn&gt;0158-0760&lt;/isbn&gt;&lt;accession-num&gt;ZOOREC:ZOOR11600027781&lt;/accession-num&gt;&lt;urls&gt;&lt;related-urls&gt;&lt;url&gt;&amp;lt;Go to ISI&amp;gt;://ZOOREC:ZOOR11600027781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5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Plutella xylostell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Brachymeria phya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halcid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BA02A8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ent 1996, Common 1990 p58, Hamilton 1979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Hamilton&lt;/Author&gt;&lt;Year&gt;1979&lt;/Year&gt;&lt;RecNum&gt;903&lt;/RecNum&gt;&lt;record&gt;&lt;rec-number&gt;903&lt;/rec-number&gt;&lt;foreign-keys&gt;&lt;key app="EN" db-id="epz0205v7ex0rle52agp2xdpwvprdzasw520"&gt;903&lt;/key&gt;&lt;/foreign-keys&gt;&lt;ref-type name="Journal Article"&gt;17&lt;/ref-type&gt;&lt;contributors&gt;&lt;authors&gt;&lt;author&gt;Hamilton, J. T.&lt;/author&gt;&lt;/authors&gt;&lt;/contributors&gt;&lt;titles&gt;&lt;title&gt;Seasonal abundance of Pieris rapae (L.), Plutella xylostella (L.) and their diseases and parasites&lt;/title&gt;&lt;secondary-title&gt;General and Applied Entomology&lt;/secondary-title&gt;&lt;/titles&gt;&lt;periodical&gt;&lt;full-title&gt;General and Applied Entomology&lt;/full-title&gt;&lt;/periodical&gt;&lt;pages&gt;59-66&lt;/pages&gt;&lt;volume&gt;11&lt;/volume&gt;&lt;dates&gt;&lt;year&gt;1979&lt;/year&gt;&lt;pub-dates&gt;&lt;date&gt;1979&lt;/date&gt;&lt;/pub-dates&gt;&lt;/dates&gt;&lt;isbn&gt;0158-0760&lt;/isbn&gt;&lt;accession-num&gt;ZOOREC:ZOOR11600027781&lt;/accession-num&gt;&lt;urls&gt;&lt;related-urls&gt;&lt;url&gt;&amp;lt;Go to ISI&amp;gt;://ZOOREC:ZOOR11600027781&lt;/url&gt;&lt;/related-urls&gt;&lt;/urls&gt;&lt;/record&gt;&lt;/Cite&gt;&lt;/EndNote&gt;</w:instrTex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5]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Plutella xylostell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Cotesia plutellae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aco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ent 199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Kent&lt;/Author&gt;&lt;Year&gt;1996&lt;/Year&gt;&lt;RecNum&gt;886&lt;/RecNum&gt;&lt;record&gt;&lt;rec-number&gt;886&lt;/rec-number&gt;&lt;foreign-keys&gt;&lt;key app="EN" db-id="epz0205v7ex0rle52agp2xdpwvprdzasw520"&gt;886&lt;/key&gt;&lt;/foreign-keys&gt;&lt;ref-type name="Thesis"&gt;32&lt;/ref-type&gt;&lt;contributors&gt;&lt;authors&gt;&lt;author&gt;Kent, J. K.&lt;/author&gt;&lt;/authors&gt;&lt;/contributors&gt;&lt;titles&gt;&lt;title&gt;&lt;style face="normal" font="default" size="100%"&gt;The taxonomy of the hymenopteran parasitoid complex associated with diamondback moth, &lt;/style&gt;&lt;style face="italic" font="default" size="100%"&gt;Plutella xylostella&lt;/style&gt;&lt;style face="normal" font="default" size="100%"&gt; (L.) in Australia&lt;/style&gt;&lt;/title&gt;&lt;secondary-title&gt;Faculty of Science&lt;/secondary-title&gt;&lt;/titles&gt;&lt;pages&gt;102&lt;/pages&gt;&lt;volume&gt;Honours&lt;/volume&gt;&lt;dates&gt;&lt;year&gt;1996&lt;/year&gt;&lt;/dates&gt;&lt;pub-location&gt;Adelaide&lt;/pub-location&gt;&lt;publisher&gt;The University of Adelaide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7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Plutella xylostell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Diadegma eucerophaga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Plutella xylostell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Diadegma fenestrali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BA02A8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ent 199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Kent&lt;/Author&gt;&lt;Year&gt;1996&lt;/Year&gt;&lt;RecNum&gt;886&lt;/RecNum&gt;&lt;record&gt;&lt;rec-number&gt;886&lt;/rec-number&gt;&lt;foreign-keys&gt;&lt;key app="EN" db-id="epz0205v7ex0rle52agp2xdpwvprdzasw520"&gt;886&lt;/key&gt;&lt;/foreign-keys&gt;&lt;ref-type name="Thesis"&gt;32&lt;/ref-type&gt;&lt;contributors&gt;&lt;authors&gt;&lt;author&gt;Kent, J. K.&lt;/author&gt;&lt;/authors&gt;&lt;/contributors&gt;&lt;titles&gt;&lt;title&gt;&lt;style face="normal" font="default" size="100%"&gt;The taxonomy of the hymenopteran parasitoid complex associated with diamondback moth, &lt;/style&gt;&lt;style face="italic" font="default" size="100%"&gt;Plutella xylostella&lt;/style&gt;&lt;style face="normal" font="default" size="100%"&gt; (L.) in Australia&lt;/style&gt;&lt;/title&gt;&lt;secondary-title&gt;Faculty of Science&lt;/secondary-title&gt;&lt;/titles&gt;&lt;pages&gt;102&lt;/pages&gt;&lt;volume&gt;Honours&lt;/volume&gt;&lt;dates&gt;&lt;year&gt;1996&lt;/year&gt;&lt;/dates&gt;&lt;pub-location&gt;Adelaide&lt;/pub-location&gt;&lt;publisher&gt;The University of Adelaide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7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lastRenderedPageBreak/>
              <w:t>Plutella xylostell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Diadegma rapi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BA02A8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ent 199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Kent&lt;/Author&gt;&lt;Year&gt;1996&lt;/Year&gt;&lt;RecNum&gt;886&lt;/RecNum&gt;&lt;record&gt;&lt;rec-number&gt;886&lt;/rec-number&gt;&lt;foreign-keys&gt;&lt;key app="EN" db-id="epz0205v7ex0rle52agp2xdpwvprdzasw520"&gt;886&lt;/key&gt;&lt;/foreign-keys&gt;&lt;ref-type name="Thesis"&gt;32&lt;/ref-type&gt;&lt;contributors&gt;&lt;authors&gt;&lt;author&gt;Kent, J. K.&lt;/author&gt;&lt;/authors&gt;&lt;/contributors&gt;&lt;titles&gt;&lt;title&gt;&lt;style face="normal" font="default" size="100%"&gt;The taxonomy of the hymenopteran parasitoid complex associated with diamondback moth, &lt;/style&gt;&lt;style face="italic" font="default" size="100%"&gt;Plutella xylostella&lt;/style&gt;&lt;style face="normal" font="default" size="100%"&gt; (L.) in Australia&lt;/style&gt;&lt;/title&gt;&lt;secondary-title&gt;Faculty of Science&lt;/secondary-title&gt;&lt;/titles&gt;&lt;pages&gt;102&lt;/pages&gt;&lt;volume&gt;Honours&lt;/volume&gt;&lt;dates&gt;&lt;year&gt;1996&lt;/year&gt;&lt;/dates&gt;&lt;pub-location&gt;Adelaide&lt;/pub-location&gt;&lt;publisher&gt;The University of Adelaide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7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  <w:r w:rsidR="00283C89"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, </w:t>
            </w: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Plutella xylostell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Diadegma semiclausum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BA02A8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ent 199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Kent&lt;/Author&gt;&lt;Year&gt;1996&lt;/Year&gt;&lt;RecNum&gt;886&lt;/RecNum&gt;&lt;record&gt;&lt;rec-number&gt;886&lt;/rec-number&gt;&lt;foreign-keys&gt;&lt;key app="EN" db-id="epz0205v7ex0rle52agp2xdpwvprdzasw520"&gt;886&lt;/key&gt;&lt;/foreign-keys&gt;&lt;ref-type name="Thesis"&gt;32&lt;/ref-type&gt;&lt;contributors&gt;&lt;authors&gt;&lt;author&gt;Kent, J. K.&lt;/author&gt;&lt;/authors&gt;&lt;/contributors&gt;&lt;titles&gt;&lt;title&gt;&lt;style face="normal" font="default" size="100%"&gt;The taxonomy of the hymenopteran parasitoid complex associated with diamondback moth, &lt;/style&gt;&lt;style face="italic" font="default" size="100%"&gt;Plutella xylostella&lt;/style&gt;&lt;style face="normal" font="default" size="100%"&gt; (L.) in Australia&lt;/style&gt;&lt;/title&gt;&lt;secondary-title&gt;Faculty of Science&lt;/secondary-title&gt;&lt;/titles&gt;&lt;pages&gt;102&lt;/pages&gt;&lt;volume&gt;Honours&lt;/volume&gt;&lt;dates&gt;&lt;year&gt;1996&lt;/year&gt;&lt;/dates&gt;&lt;pub-location&gt;Adelaide&lt;/pub-location&gt;&lt;publisher&gt;The University of Adelaide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7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Plutella xylostell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Diadegma tibiali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Plutella xylostell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Diadromus collari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BA02A8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ent 199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Kent&lt;/Author&gt;&lt;Year&gt;1996&lt;/Year&gt;&lt;RecNum&gt;886&lt;/RecNum&gt;&lt;record&gt;&lt;rec-number&gt;886&lt;/rec-number&gt;&lt;foreign-keys&gt;&lt;key app="EN" db-id="epz0205v7ex0rle52agp2xdpwvprdzasw520"&gt;886&lt;/key&gt;&lt;/foreign-keys&gt;&lt;ref-type name="Thesis"&gt;32&lt;/ref-type&gt;&lt;contributors&gt;&lt;authors&gt;&lt;author&gt;Kent, J. K.&lt;/author&gt;&lt;/authors&gt;&lt;/contributors&gt;&lt;titles&gt;&lt;title&gt;&lt;style face="normal" font="default" size="100%"&gt;The taxonomy of the hymenopteran parasitoid complex associated with diamondback moth, &lt;/style&gt;&lt;style face="italic" font="default" size="100%"&gt;Plutella xylostella&lt;/style&gt;&lt;style face="normal" font="default" size="100%"&gt; (L.) in Australia&lt;/style&gt;&lt;/title&gt;&lt;secondary-title&gt;Faculty of Science&lt;/secondary-title&gt;&lt;/titles&gt;&lt;pages&gt;102&lt;/pages&gt;&lt;volume&gt;Honours&lt;/volume&gt;&lt;dates&gt;&lt;year&gt;1996&lt;/year&gt;&lt;/dates&gt;&lt;pub-location&gt;Adelaide&lt;/pub-location&gt;&lt;publisher&gt;The University of Adelaide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7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  <w:r w:rsidR="00283C89"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, </w:t>
            </w: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  <w:r w:rsidR="00283C89"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, Hamilton 1979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Hamilton&lt;/Author&gt;&lt;Year&gt;1979&lt;/Year&gt;&lt;RecNum&gt;903&lt;/RecNum&gt;&lt;record&gt;&lt;rec-number&gt;903&lt;/rec-number&gt;&lt;foreign-keys&gt;&lt;key app="EN" db-id="epz0205v7ex0rle52agp2xdpwvprdzasw520"&gt;903&lt;/key&gt;&lt;/foreign-keys&gt;&lt;ref-type name="Journal Article"&gt;17&lt;/ref-type&gt;&lt;contributors&gt;&lt;authors&gt;&lt;author&gt;Hamilton, J. T.&lt;/author&gt;&lt;/authors&gt;&lt;/contributors&gt;&lt;titles&gt;&lt;title&gt;Seasonal abundance of Pieris rapae (L.), Plutella xylostella (L.) and their diseases and parasites&lt;/title&gt;&lt;secondary-title&gt;General and Applied Entomology&lt;/secondary-title&gt;&lt;/titles&gt;&lt;periodical&gt;&lt;full-title&gt;General and Applied Entomology&lt;/full-title&gt;&lt;/periodical&gt;&lt;pages&gt;59-66&lt;/pages&gt;&lt;volume&gt;11&lt;/volume&gt;&lt;dates&gt;&lt;year&gt;1979&lt;/year&gt;&lt;pub-dates&gt;&lt;date&gt;1979&lt;/date&gt;&lt;/pub-dates&gt;&lt;/dates&gt;&lt;isbn&gt;0158-0760&lt;/isbn&gt;&lt;accession-num&gt;ZOOREC:ZOOR11600027781&lt;/accession-num&gt;&lt;urls&gt;&lt;related-urls&gt;&lt;url&gt;&amp;lt;Go to ISI&amp;gt;://ZOOREC:ZOOR11600027781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5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Plutella xylostell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Eriborus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BA02A8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ent 199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Kent&lt;/Author&gt;&lt;Year&gt;1996&lt;/Year&gt;&lt;RecNum&gt;886&lt;/RecNum&gt;&lt;record&gt;&lt;rec-number&gt;886&lt;/rec-number&gt;&lt;foreign-keys&gt;&lt;key app="EN" db-id="epz0205v7ex0rle52agp2xdpwvprdzasw520"&gt;886&lt;/key&gt;&lt;/foreign-keys&gt;&lt;ref-type name="Thesis"&gt;32&lt;/ref-type&gt;&lt;contributors&gt;&lt;authors&gt;&lt;author&gt;Kent, J. K.&lt;/author&gt;&lt;/authors&gt;&lt;/contributors&gt;&lt;titles&gt;&lt;title&gt;&lt;style face="normal" font="default" size="100%"&gt;The taxonomy of the hymenopteran parasitoid complex associated with diamondback moth, &lt;/style&gt;&lt;style face="italic" font="default" size="100%"&gt;Plutella xylostella&lt;/style&gt;&lt;style face="normal" font="default" size="100%"&gt; (L.) in Australia&lt;/style&gt;&lt;/title&gt;&lt;secondary-title&gt;Faculty of Science&lt;/secondary-title&gt;&lt;/titles&gt;&lt;pages&gt;102&lt;/pages&gt;&lt;volume&gt;Honours&lt;/volume&gt;&lt;dates&gt;&lt;year&gt;1996&lt;/year&gt;&lt;/dates&gt;&lt;pub-location&gt;Adelaide&lt;/pub-location&gt;&lt;publisher&gt;The University of Adelaide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7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  <w:r w:rsidR="00283C89"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, </w:t>
            </w: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Plutella xylostell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Eriborus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Plutella xylostell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Lienella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BA02A8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ent 199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Kent&lt;/Author&gt;&lt;Year&gt;1996&lt;/Year&gt;&lt;RecNum&gt;886&lt;/RecNum&gt;&lt;record&gt;&lt;rec-number&gt;886&lt;/rec-number&gt;&lt;foreign-keys&gt;&lt;key app="EN" db-id="epz0205v7ex0rle52agp2xdpwvprdzasw520"&gt;886&lt;/key&gt;&lt;/foreign-keys&gt;&lt;ref-type name="Thesis"&gt;32&lt;/ref-type&gt;&lt;contributors&gt;&lt;authors&gt;&lt;author&gt;Kent, J. K.&lt;/author&gt;&lt;/authors&gt;&lt;/contributors&gt;&lt;titles&gt;&lt;title&gt;&lt;style face="normal" font="default" size="100%"&gt;The taxonomy of the hymenopteran parasitoid complex associated with diamondback moth, &lt;/style&gt;&lt;style face="italic" font="default" size="100%"&gt;Plutella xylostella&lt;/style&gt;&lt;style face="normal" font="default" size="100%"&gt; (L.) in Australia&lt;/style&gt;&lt;/title&gt;&lt;secondary-title&gt;Faculty of Science&lt;/secondary-title&gt;&lt;/titles&gt;&lt;pages&gt;102&lt;/pages&gt;&lt;volume&gt;Honours&lt;/volume&gt;&lt;dates&gt;&lt;year&gt;1996&lt;/year&gt;&lt;/dates&gt;&lt;pub-location&gt;Adelaide&lt;/pub-location&gt;&lt;publisher&gt;The University of Adelaide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7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  <w:r w:rsidR="00283C89"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, </w:t>
            </w: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Plutella xylostell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Megadicylus dubiu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teromal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BA02A8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ent 199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Kent&lt;/Author&gt;&lt;Year&gt;1996&lt;/Year&gt;&lt;RecNum&gt;886&lt;/RecNum&gt;&lt;record&gt;&lt;rec-number&gt;886&lt;/rec-number&gt;&lt;foreign-keys&gt;&lt;key app="EN" db-id="epz0205v7ex0rle52agp2xdpwvprdzasw520"&gt;886&lt;/key&gt;&lt;/foreign-keys&gt;&lt;ref-type name="Thesis"&gt;32&lt;/ref-type&gt;&lt;contributors&gt;&lt;authors&gt;&lt;author&gt;Kent, J. K.&lt;/author&gt;&lt;/authors&gt;&lt;/contributors&gt;&lt;titles&gt;&lt;title&gt;&lt;style face="normal" font="default" size="100%"&gt;The taxonomy of the hymenopteran parasitoid complex associated with diamondback moth, &lt;/style&gt;&lt;style face="italic" font="default" size="100%"&gt;Plutella xylostella&lt;/style&gt;&lt;style face="normal" font="default" size="100%"&gt; (L.) in Australia&lt;/style&gt;&lt;/title&gt;&lt;secondary-title&gt;Faculty of Science&lt;/secondary-title&gt;&lt;/titles&gt;&lt;pages&gt;102&lt;/pages&gt;&lt;volume&gt;Honours&lt;/volume&gt;&lt;dates&gt;&lt;year&gt;1996&lt;/year&gt;&lt;/dates&gt;&lt;pub-location&gt;Adelaide&lt;/pub-location&gt;&lt;publisher&gt;The University of Adelaide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7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Plutella xylostell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Paraphylax corvax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BA02A8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ent 199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Kent&lt;/Author&gt;&lt;Year&gt;1996&lt;/Year&gt;&lt;RecNum&gt;886&lt;/RecNum&gt;&lt;record&gt;&lt;rec-number&gt;886&lt;/rec-number&gt;&lt;foreign-keys&gt;&lt;key app="EN" db-id="epz0205v7ex0rle52agp2xdpwvprdzasw520"&gt;886&lt;/key&gt;&lt;/foreign-keys&gt;&lt;ref-type name="Thesis"&gt;32&lt;/ref-type&gt;&lt;contributors&gt;&lt;authors&gt;&lt;author&gt;Kent, J. K.&lt;/author&gt;&lt;/authors&gt;&lt;/contributors&gt;&lt;titles&gt;&lt;title&gt;&lt;style face="normal" font="default" size="100%"&gt;The taxonomy of the hymenopteran parasitoid complex associated with diamondback moth, &lt;/style&gt;&lt;style face="italic" font="default" size="100%"&gt;Plutella xylostella&lt;/style&gt;&lt;style face="normal" font="default" size="100%"&gt; (L.) in Australia&lt;/style&gt;&lt;/title&gt;&lt;secondary-title&gt;Faculty of Science&lt;/secondary-title&gt;&lt;/titles&gt;&lt;pages&gt;102&lt;/pages&gt;&lt;volume&gt;Honours&lt;/volume&gt;&lt;dates&gt;&lt;year&gt;1996&lt;/year&gt;&lt;/dates&gt;&lt;pub-location&gt;Adelaide&lt;/pub-location&gt;&lt;publisher&gt;The University of Adelaide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7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Plutella xylostell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Paraphylax sp 23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Gauld 1984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Gauld&lt;/Author&gt;&lt;Year&gt;1984&lt;/Year&gt;&lt;RecNum&gt;885&lt;/RecNum&gt;&lt;record&gt;&lt;rec-number&gt;885&lt;/rec-number&gt;&lt;foreign-keys&gt;&lt;key app="EN" db-id="epz0205v7ex0rle52agp2xdpwvprdzasw520"&gt;885&lt;/key&gt;&lt;/foreign-keys&gt;&lt;ref-type name="Book"&gt;6&lt;/ref-type&gt;&lt;contributors&gt;&lt;authors&gt;&lt;author&gt;Gauld, I. D.&lt;/author&gt;&lt;/authors&gt;&lt;/contributors&gt;&lt;titles&gt;&lt;title&gt;An introduction to the Ichneumonidae of Australia&lt;/title&gt;&lt;/titles&gt;&lt;edition&gt;895&lt;/edition&gt;&lt;dates&gt;&lt;year&gt;1984&lt;/year&gt;&lt;/dates&gt;&lt;pub-location&gt;London&lt;/pub-location&gt;&lt;publisher&gt;British Museum (Natural History)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Plutella xylostell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Pediobius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uloph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BA02A8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ent 1996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Kent&lt;/Author&gt;&lt;Year&gt;1996&lt;/Year&gt;&lt;RecNum&gt;886&lt;/RecNum&gt;&lt;record&gt;&lt;rec-number&gt;886&lt;/rec-number&gt;&lt;foreign-keys&gt;&lt;key app="EN" db-id="epz0205v7ex0rle52agp2xdpwvprdzasw520"&gt;886&lt;/key&gt;&lt;/foreign-keys&gt;&lt;ref-type name="Thesis"&gt;32&lt;/ref-type&gt;&lt;contributors&gt;&lt;authors&gt;&lt;author&gt;Kent, J. K.&lt;/author&gt;&lt;/authors&gt;&lt;/contributors&gt;&lt;titles&gt;&lt;title&gt;&lt;style face="normal" font="default" size="100%"&gt;The taxonomy of the hymenopteran parasitoid complex associated with diamondback moth, &lt;/style&gt;&lt;style face="italic" font="default" size="100%"&gt;Plutella xylostella&lt;/style&gt;&lt;style face="normal" font="default" size="100%"&gt; (L.) in Australia&lt;/style&gt;&lt;/title&gt;&lt;secondary-title&gt;Faculty of Science&lt;/secondary-title&gt;&lt;/titles&gt;&lt;pages&gt;102&lt;/pages&gt;&lt;volume&gt;Honours&lt;/volume&gt;&lt;dates&gt;&lt;year&gt;1996&lt;/year&gt;&lt;/dates&gt;&lt;pub-location&gt;Adelaide&lt;/pub-location&gt;&lt;publisher&gt;The University of Adelaide&lt;/publisher&gt;&lt;urls&gt;&lt;/urls&gt;&lt;/record&gt;&lt;/Cite&gt;&lt;/EndNote&gt;</w:instrTex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7]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Plutella xylostell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Stichtopisthus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Ichneumo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BA02A8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ent 199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Kent&lt;/Author&gt;&lt;Year&gt;1996&lt;/Year&gt;&lt;RecNum&gt;886&lt;/RecNum&gt;&lt;record&gt;&lt;rec-number&gt;886&lt;/rec-number&gt;&lt;foreign-keys&gt;&lt;key app="EN" db-id="epz0205v7ex0rle52agp2xdpwvprdzasw520"&gt;886&lt;/key&gt;&lt;/foreign-keys&gt;&lt;ref-type name="Thesis"&gt;32&lt;/ref-type&gt;&lt;contributors&gt;&lt;authors&gt;&lt;author&gt;Kent, J. K.&lt;/author&gt;&lt;/authors&gt;&lt;/contributors&gt;&lt;titles&gt;&lt;title&gt;&lt;style face="normal" font="default" size="100%"&gt;The taxonomy of the hymenopteran parasitoid complex associated with diamondback moth, &lt;/style&gt;&lt;style face="italic" font="default" size="100%"&gt;Plutella xylostella&lt;/style&gt;&lt;style face="normal" font="default" size="100%"&gt; (L.) in Australia&lt;/style&gt;&lt;/title&gt;&lt;secondary-title&gt;Faculty of Science&lt;/secondary-title&gt;&lt;/titles&gt;&lt;pages&gt;102&lt;/pages&gt;&lt;volume&gt;Honours&lt;/volume&gt;&lt;dates&gt;&lt;year&gt;1996&lt;/year&gt;&lt;/dates&gt;&lt;pub-location&gt;Adelaide&lt;/pub-location&gt;&lt;publisher&gt;The University of Adelaide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7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Plutella xylostell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Trichomalopsis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teromal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BA02A8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Kent 199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Kent&lt;/Author&gt;&lt;Year&gt;1996&lt;/Year&gt;&lt;RecNum&gt;886&lt;/RecNum&gt;&lt;record&gt;&lt;rec-number&gt;886&lt;/rec-number&gt;&lt;foreign-keys&gt;&lt;key app="EN" db-id="epz0205v7ex0rle52agp2xdpwvprdzasw520"&gt;886&lt;/key&gt;&lt;/foreign-keys&gt;&lt;ref-type name="Thesis"&gt;32&lt;/ref-type&gt;&lt;contributors&gt;&lt;authors&gt;&lt;author&gt;Kent, J. K.&lt;/author&gt;&lt;/authors&gt;&lt;/contributors&gt;&lt;titles&gt;&lt;title&gt;&lt;style face="normal" font="default" size="100%"&gt;The taxonomy of the hymenopteran parasitoid complex associated with diamondback moth, &lt;/style&gt;&lt;style face="italic" font="default" size="100%"&gt;Plutella xylostella&lt;/style&gt;&lt;style face="normal" font="default" size="100%"&gt; (L.) in Australia&lt;/style&gt;&lt;/title&gt;&lt;secondary-title&gt;Faculty of Science&lt;/secondary-title&gt;&lt;/titles&gt;&lt;pages&gt;102&lt;/pages&gt;&lt;volume&gt;Honours&lt;/volume&gt;&lt;dates&gt;&lt;year&gt;1996&lt;/year&gt;&lt;/dates&gt;&lt;pub-location&gt;Adelaide&lt;/pub-location&gt;&lt;publisher&gt;The University of Adelaide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7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Spodoptera litur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Meteorus pulchricornis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ac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BA02A8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Suzuki &amp; Tanaka (2007)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Suzuki&lt;/Author&gt;&lt;Year&gt;2007&lt;/Year&gt;&lt;RecNum&gt;888&lt;/RecNum&gt;&lt;record&gt;&lt;rec-number&gt;888&lt;/rec-number&gt;&lt;foreign-keys&gt;&lt;key app="EN" db-id="epz0205v7ex0rle52agp2xdpwvprdzasw520"&gt;888&lt;/key&gt;&lt;/foreign-keys&gt;&lt;ref-type name="Journal Article"&gt;17&lt;/ref-type&gt;&lt;contributors&gt;&lt;authors&gt;&lt;author&gt;Suzuki, M.&lt;/author&gt;&lt;author&gt;Tanaka, T.&lt;/author&gt;&lt;/authors&gt;&lt;/contributors&gt;&lt;titles&gt;&lt;title&gt;Development of Meteorus pulchricornis and regulation of its noctuid host, Pseudaletia separata&lt;/title&gt;&lt;secondary-title&gt;Journal of Insect Physiology&lt;/secondary-title&gt;&lt;/titles&gt;&lt;periodical&gt;&lt;full-title&gt;Journal of Insect Physiology&lt;/full-title&gt;&lt;/periodical&gt;&lt;pages&gt;1072-1078&lt;/pages&gt;&lt;volume&gt;53&lt;/volume&gt;&lt;number&gt;10&lt;/number&gt;&lt;dates&gt;&lt;year&gt;2007&lt;/year&gt;&lt;pub-dates&gt;&lt;date&gt;Oct&lt;/date&gt;&lt;/pub-dates&gt;&lt;/dates&gt;&lt;isbn&gt;0022-1910&lt;/isbn&gt;&lt;accession-num&gt;WOS:000250890000012&lt;/accession-num&gt;&lt;urls&gt;&lt;related-urls&gt;&lt;url&gt;&amp;lt;Go to ISI&amp;gt;://WOS:000250890000012&lt;/url&gt;&lt;/related-urls&gt;&lt;/urls&gt;&lt;electronic-resource-num&gt;10.1016/j.jinsphys.2007.06.006&lt;/electronic-resource-num&gt;&lt;/record&gt;&lt;/Cite&gt;&lt;/EndNote&gt;</w:instrTex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8]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Zermizinga sinuata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 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 </w:t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Zizina labradu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Apanteles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Braconidae</w:t>
            </w:r>
          </w:p>
        </w:tc>
        <w:tc>
          <w:tcPr>
            <w:tcW w:w="1849" w:type="dxa"/>
            <w:hideMark/>
          </w:tcPr>
          <w:p w:rsidR="00283C89" w:rsidRPr="00283C89" w:rsidRDefault="00283C89" w:rsidP="00BA02A8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Johnson </w:t>
            </w:r>
            <w:r w:rsidR="00097660" w:rsidRPr="00097660">
              <w:rPr>
                <w:rFonts w:ascii="Times New Roman" w:eastAsia="Times New Roman" w:hAnsi="Times New Roman" w:cs="Times New Roman"/>
                <w:i/>
                <w:color w:val="000000"/>
                <w:lang w:eastAsia="en-AU"/>
              </w:rPr>
              <w:t xml:space="preserve">et al. </w:t>
            </w: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2000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Johnson&lt;/Author&gt;&lt;Year&gt;2000&lt;/Year&gt;&lt;RecNum&gt;17&lt;/RecNum&gt;&lt;record&gt;&lt;rec-number&gt;17&lt;/rec-number&gt;&lt;foreign-keys&gt;&lt;key app="EN" db-id="t200rxas85e0pie9zwr59x5yzstv2wvre0et"&gt;17&lt;/key&gt;&lt;/foreign-keys&gt;&lt;ref-type name="Report"&gt;27&lt;/ref-type&gt;&lt;contributors&gt;&lt;authors&gt;&lt;author&gt;Johnson, M-L&lt;/author&gt;&lt;author&gt;Pearce, S.&lt;/author&gt;&lt;author&gt;Wade, M.&lt;/author&gt;&lt;author&gt;Davies, A.&lt;/author&gt;&lt;author&gt;Silberbauer, L.&lt;/author&gt;&lt;author&gt;Gregg, P.&lt;/author&gt;&lt;author&gt;Zalucki, M. P.&lt;/author&gt;&lt;/authors&gt;&lt;/contributors&gt;&lt;titles&gt;&lt;title&gt;Review of Beneficials in Cotton Farming Systems&lt;/title&gt;&lt;/titles&gt;&lt;dates&gt;&lt;year&gt;2000&lt;/year&gt;&lt;/dates&gt;&lt;pub-location&gt;Narrabri&lt;/pub-location&gt;&lt;publisher&gt;Cotton Research and Development Corportation&lt;/publisher&gt;&lt;urls&gt;&lt;/urls&gt;&lt;/record&gt;&lt;/Cite&gt;&lt;/EndNote&gt;</w:instrTex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19]</w:t>
            </w:r>
            <w:r w:rsidR="00BA02A8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Zizina labradu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Aplomya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chi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antrell 198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Cantrell&lt;/Author&gt;&lt;Year&gt;1986&lt;/Year&gt;&lt;RecNum&gt;897&lt;/RecNum&gt;&lt;record&gt;&lt;rec-number&gt;897&lt;/rec-number&gt;&lt;foreign-keys&gt;&lt;key app="EN" db-id="epz0205v7ex0rle52agp2xdpwvprdzasw520"&gt;897&lt;/key&gt;&lt;/foreign-keys&gt;&lt;ref-type name="Journal Article"&gt;17&lt;/ref-type&gt;&lt;contributors&gt;&lt;authors&gt;&lt;author&gt;Cantrell, B. K.&lt;/author&gt;&lt;/authors&gt;&lt;/contributors&gt;&lt;titles&gt;&lt;title&gt;&lt;style face="normal" font="Times New Roman" size="11"&gt;An updated host catalog for the Australian Tachinidae (Diptera)&lt;/style&gt;&lt;/title&gt;&lt;secondary-title&gt;Journal of the Australian Entomological Society&lt;/secondary-title&gt;&lt;/titles&gt;&lt;periodical&gt;&lt;full-title&gt;Journal of the Australian Entomological Society&lt;/full-title&gt;&lt;/periodical&gt;&lt;pages&gt;255-265&lt;/pages&gt;&lt;volume&gt;25&lt;/volume&gt;&lt;dates&gt;&lt;year&gt;1986&lt;/year&gt;&lt;pub-dates&gt;&lt;date&gt;1986&lt;/date&gt;&lt;/pub-dates&gt;&lt;/dates&gt;&lt;isbn&gt;0004-9050&lt;/isbn&gt;&lt;accession-num&gt;WOS:A1986D861000010&lt;/accession-num&gt;&lt;urls&gt;&lt;related-urls&gt;&lt;url&gt;&amp;lt;Go to ISI&amp;gt;://WOS:A1986D861000010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2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cnfStyle w:val="000000100000"/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Zizina labradu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 xml:space="preserve">Carcelia (Senometopia) </w:t>
            </w:r>
            <w:r w:rsidR="00097660" w:rsidRPr="00097660">
              <w:rPr>
                <w:rFonts w:ascii="Times New Roman" w:eastAsia="Times New Roman" w:hAnsi="Times New Roman" w:cs="Times New Roman"/>
                <w:iCs/>
                <w:color w:val="000000"/>
                <w:lang w:eastAsia="en-AU"/>
              </w:rPr>
              <w:t>sp.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chi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283C89">
            <w:pPr>
              <w:cnfStyle w:val="0000001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antrell 198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Cantrell&lt;/Author&gt;&lt;Year&gt;1986&lt;/Year&gt;&lt;RecNum&gt;897&lt;/RecNum&gt;&lt;record&gt;&lt;rec-number&gt;897&lt;/rec-number&gt;&lt;foreign-keys&gt;&lt;key app="EN" db-id="epz0205v7ex0rle52agp2xdpwvprdzasw520"&gt;897&lt;/key&gt;&lt;/foreign-keys&gt;&lt;ref-type name="Journal Article"&gt;17&lt;/ref-type&gt;&lt;contributors&gt;&lt;authors&gt;&lt;author&gt;Cantrell, B. K.&lt;/author&gt;&lt;/authors&gt;&lt;/contributors&gt;&lt;titles&gt;&lt;title&gt;&lt;style face="normal" font="Times New Roman" size="11"&gt;An updated host catalog for the Australian Tachinidae (Diptera)&lt;/style&gt;&lt;/title&gt;&lt;secondary-title&gt;Journal of the Australian Entomological Society&lt;/secondary-title&gt;&lt;/titles&gt;&lt;periodical&gt;&lt;full-title&gt;Journal of the Australian Entomological Society&lt;/full-title&gt;&lt;/periodical&gt;&lt;pages&gt;255-265&lt;/pages&gt;&lt;volume&gt;25&lt;/volume&gt;&lt;dates&gt;&lt;year&gt;1986&lt;/year&gt;&lt;pub-dates&gt;&lt;date&gt;1986&lt;/date&gt;&lt;/pub-dates&gt;&lt;/dates&gt;&lt;isbn&gt;0004-9050&lt;/isbn&gt;&lt;accession-num&gt;WOS:A1986D861000010&lt;/accession-num&gt;&lt;urls&gt;&lt;related-urls&gt;&lt;url&gt;&amp;lt;Go to ISI&amp;gt;://WOS:A1986D861000010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2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  <w:tr w:rsidR="00283C89" w:rsidRPr="001D1657" w:rsidTr="00B33B7F">
        <w:trPr>
          <w:trHeight w:val="300"/>
        </w:trPr>
        <w:tc>
          <w:tcPr>
            <w:cnfStyle w:val="001000000000"/>
            <w:tcW w:w="2802" w:type="dxa"/>
            <w:hideMark/>
          </w:tcPr>
          <w:p w:rsidR="00283C89" w:rsidRPr="00283C89" w:rsidRDefault="00283C89" w:rsidP="00283C89">
            <w:pPr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lang w:eastAsia="en-AU"/>
              </w:rPr>
              <w:t>Zizina labradus</w:t>
            </w:r>
          </w:p>
        </w:tc>
        <w:tc>
          <w:tcPr>
            <w:tcW w:w="894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Yes</w:t>
            </w:r>
          </w:p>
        </w:tc>
        <w:tc>
          <w:tcPr>
            <w:tcW w:w="1849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en-AU"/>
              </w:rPr>
              <w:t>Paradrino laevicula</w:t>
            </w:r>
          </w:p>
        </w:tc>
        <w:tc>
          <w:tcPr>
            <w:tcW w:w="1848" w:type="dxa"/>
            <w:hideMark/>
          </w:tcPr>
          <w:p w:rsidR="00283C89" w:rsidRPr="00283C89" w:rsidRDefault="00283C89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achinidae</w:t>
            </w:r>
          </w:p>
        </w:tc>
        <w:tc>
          <w:tcPr>
            <w:tcW w:w="1849" w:type="dxa"/>
            <w:hideMark/>
          </w:tcPr>
          <w:p w:rsidR="00283C89" w:rsidRPr="00283C89" w:rsidRDefault="00BA02A8" w:rsidP="00283C89">
            <w:pPr>
              <w:cnfStyle w:val="000000000000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83C89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antrell 1986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instrText xml:space="preserve"> ADDIN EN.CITE &lt;EndNote&gt;&lt;Cite&gt;&lt;Author&gt;Cantrell&lt;/Author&gt;&lt;Year&gt;1986&lt;/Year&gt;&lt;RecNum&gt;897&lt;/RecNum&gt;&lt;record&gt;&lt;rec-number&gt;897&lt;/rec-number&gt;&lt;foreign-keys&gt;&lt;key app="EN" db-id="epz0205v7ex0rle52agp2xdpwvprdzasw520"&gt;897&lt;/key&gt;&lt;/foreign-keys&gt;&lt;ref-type name="Journal Article"&gt;17&lt;/ref-type&gt;&lt;contributors&gt;&lt;authors&gt;&lt;author&gt;Cantrell, B. K.&lt;/author&gt;&lt;/authors&gt;&lt;/contributors&gt;&lt;titles&gt;&lt;title&gt;&lt;style face="normal" font="Times New Roman" size="11"&gt;An updated host catalog for the Australian Tachinidae (Diptera)&lt;/style&gt;&lt;/title&gt;&lt;secondary-title&gt;Journal of the Australian Entomological Society&lt;/secondary-title&gt;&lt;/titles&gt;&lt;periodical&gt;&lt;full-title&gt;Journal of the Australian Entomological Society&lt;/full-title&gt;&lt;/periodical&gt;&lt;pages&gt;255-265&lt;/pages&gt;&lt;volume&gt;25&lt;/volume&gt;&lt;dates&gt;&lt;year&gt;1986&lt;/year&gt;&lt;pub-dates&gt;&lt;date&gt;1986&lt;/date&gt;&lt;/pub-dates&gt;&lt;/dates&gt;&lt;isbn&gt;0004-9050&lt;/isbn&gt;&lt;accession-num&gt;WOS:A1986D861000010&lt;/accession-num&gt;&lt;urls&gt;&lt;related-urls&gt;&lt;url&gt;&amp;lt;Go to ISI&amp;gt;://WOS:A1986D861000010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[2]</w:t>
            </w:r>
            <w:r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fldChar w:fldCharType="end"/>
            </w:r>
          </w:p>
        </w:tc>
      </w:tr>
    </w:tbl>
    <w:p w:rsidR="00283C89" w:rsidRDefault="00283C89">
      <w:pPr>
        <w:rPr>
          <w:rFonts w:ascii="Times New Roman" w:eastAsia="Times New Roman" w:hAnsi="Times New Roman" w:cs="Times New Roman"/>
          <w:color w:val="000000"/>
          <w:lang w:eastAsia="en-AU"/>
        </w:rPr>
      </w:pPr>
      <w:r w:rsidRPr="00283C89">
        <w:rPr>
          <w:rFonts w:ascii="Times New Roman" w:eastAsia="Times New Roman" w:hAnsi="Times New Roman" w:cs="Times New Roman"/>
          <w:color w:val="000000"/>
          <w:vertAlign w:val="superscript"/>
          <w:lang w:eastAsia="en-AU"/>
        </w:rPr>
        <w:t>1</w:t>
      </w:r>
      <w:r w:rsidRPr="00283C89">
        <w:rPr>
          <w:rFonts w:ascii="Times New Roman" w:eastAsia="Times New Roman" w:hAnsi="Times New Roman" w:cs="Times New Roman"/>
          <w:color w:val="000000"/>
          <w:lang w:eastAsia="en-AU"/>
        </w:rPr>
        <w:t>http://www.nzffa.org.nz/farm-forestry-model/the-essentials/forest-health-pests-and-diseases/Pests/Strepsicrates-macropetana</w:t>
      </w:r>
    </w:p>
    <w:p w:rsidR="00766AE6" w:rsidRDefault="00097660">
      <w:pPr>
        <w:rPr>
          <w:rFonts w:ascii="Times New Roman" w:eastAsia="Times New Roman" w:hAnsi="Times New Roman" w:cs="Times New Roman"/>
          <w:color w:val="000000"/>
          <w:lang w:eastAsia="en-AU"/>
        </w:rPr>
      </w:pPr>
      <w:r w:rsidRPr="00097660">
        <w:rPr>
          <w:rFonts w:ascii="Times New Roman" w:eastAsia="Times New Roman" w:hAnsi="Times New Roman" w:cs="Times New Roman"/>
          <w:color w:val="000000"/>
          <w:vertAlign w:val="superscript"/>
          <w:lang w:eastAsia="en-AU"/>
        </w:rPr>
        <w:t>2</w:t>
      </w:r>
      <w:r>
        <w:rPr>
          <w:rFonts w:ascii="Times New Roman" w:eastAsia="Times New Roman" w:hAnsi="Times New Roman" w:cs="Times New Roman"/>
          <w:color w:val="000000"/>
          <w:lang w:eastAsia="en-AU"/>
        </w:rPr>
        <w:t xml:space="preserve">This is not a complete citation </w:t>
      </w:r>
      <w:proofErr w:type="gramStart"/>
      <w:r>
        <w:rPr>
          <w:rFonts w:ascii="Times New Roman" w:eastAsia="Times New Roman" w:hAnsi="Times New Roman" w:cs="Times New Roman"/>
          <w:color w:val="000000"/>
          <w:lang w:eastAsia="en-AU"/>
        </w:rPr>
        <w:t>list,</w:t>
      </w:r>
      <w:proofErr w:type="gramEnd"/>
      <w:r>
        <w:rPr>
          <w:rFonts w:ascii="Times New Roman" w:eastAsia="Times New Roman" w:hAnsi="Times New Roman" w:cs="Times New Roman"/>
          <w:color w:val="000000"/>
          <w:lang w:eastAsia="en-AU"/>
        </w:rPr>
        <w:t xml:space="preserve"> we focussed on obtaining at least one citati</w:t>
      </w:r>
      <w:r w:rsidR="00C25614">
        <w:rPr>
          <w:rFonts w:ascii="Times New Roman" w:eastAsia="Times New Roman" w:hAnsi="Times New Roman" w:cs="Times New Roman"/>
          <w:color w:val="000000"/>
          <w:lang w:eastAsia="en-AU"/>
        </w:rPr>
        <w:t>on for the interaction</w:t>
      </w:r>
      <w:r>
        <w:rPr>
          <w:rFonts w:ascii="Times New Roman" w:eastAsia="Times New Roman" w:hAnsi="Times New Roman" w:cs="Times New Roman"/>
          <w:color w:val="000000"/>
          <w:lang w:eastAsia="en-AU"/>
        </w:rPr>
        <w:t>.</w:t>
      </w:r>
    </w:p>
    <w:p w:rsidR="007913C9" w:rsidRPr="000406CB" w:rsidRDefault="007913C9">
      <w:pPr>
        <w:rPr>
          <w:rFonts w:ascii="Times New Roman" w:eastAsia="Times New Roman" w:hAnsi="Times New Roman" w:cs="Times New Roman"/>
          <w:b/>
          <w:color w:val="000000"/>
          <w:sz w:val="24"/>
          <w:szCs w:val="24"/>
          <w:lang w:eastAsia="en-AU"/>
        </w:rPr>
      </w:pPr>
    </w:p>
    <w:p w:rsidR="00686C6D" w:rsidRPr="000406CB" w:rsidRDefault="004E0F41" w:rsidP="001E1056">
      <w:pPr>
        <w:spacing w:after="0" w:line="240" w:lineRule="auto"/>
        <w:rPr>
          <w:rFonts w:ascii="Times New Roman" w:eastAsia="Times New Roman" w:hAnsi="Times New Roman" w:cs="Times New Roman"/>
          <w:b/>
          <w:color w:val="000000"/>
          <w:sz w:val="24"/>
          <w:szCs w:val="24"/>
          <w:lang w:eastAsia="en-AU"/>
        </w:rPr>
      </w:pPr>
      <w:r>
        <w:rPr>
          <w:rFonts w:ascii="Times New Roman" w:eastAsia="Times New Roman" w:hAnsi="Times New Roman" w:cs="Times New Roman"/>
          <w:b/>
          <w:color w:val="000000"/>
          <w:sz w:val="24"/>
          <w:szCs w:val="24"/>
          <w:lang w:eastAsia="en-AU"/>
        </w:rPr>
        <w:t>REFERENCES</w:t>
      </w:r>
    </w:p>
    <w:p w:rsidR="00BA02A8" w:rsidRPr="00BA02A8" w:rsidRDefault="00F12C70" w:rsidP="00BA02A8">
      <w:pPr>
        <w:spacing w:after="0" w:line="240" w:lineRule="auto"/>
        <w:ind w:left="720" w:hanging="720"/>
        <w:rPr>
          <w:rFonts w:ascii="Calibri" w:hAnsi="Calibri" w:cs="Calibri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fldChar w:fldCharType="begin"/>
      </w:r>
      <w:r>
        <w:rPr>
          <w:rFonts w:ascii="Times New Roman" w:hAnsi="Times New Roman" w:cs="Times New Roman"/>
          <w:sz w:val="20"/>
          <w:szCs w:val="20"/>
          <w:lang w:val="en-US"/>
        </w:rPr>
        <w:instrText xml:space="preserve"> ADDIN EN.REFLIST </w:instrText>
      </w:r>
      <w:r>
        <w:rPr>
          <w:rFonts w:ascii="Times New Roman" w:hAnsi="Times New Roman" w:cs="Times New Roman"/>
          <w:sz w:val="20"/>
          <w:szCs w:val="20"/>
          <w:lang w:val="en-US"/>
        </w:rPr>
        <w:fldChar w:fldCharType="separate"/>
      </w:r>
      <w:r w:rsidR="00BA02A8" w:rsidRPr="00BA02A8">
        <w:rPr>
          <w:rFonts w:ascii="Calibri" w:hAnsi="Calibri" w:cs="Calibri"/>
          <w:szCs w:val="20"/>
          <w:lang w:val="en-US"/>
        </w:rPr>
        <w:t xml:space="preserve">1. Gauld ID (1984) </w:t>
      </w:r>
      <w:proofErr w:type="gramStart"/>
      <w:r w:rsidR="00BA02A8" w:rsidRPr="00BA02A8">
        <w:rPr>
          <w:rFonts w:ascii="Calibri" w:hAnsi="Calibri" w:cs="Calibri"/>
          <w:szCs w:val="20"/>
          <w:lang w:val="en-US"/>
        </w:rPr>
        <w:t>An</w:t>
      </w:r>
      <w:proofErr w:type="gramEnd"/>
      <w:r w:rsidR="00BA02A8" w:rsidRPr="00BA02A8">
        <w:rPr>
          <w:rFonts w:ascii="Calibri" w:hAnsi="Calibri" w:cs="Calibri"/>
          <w:szCs w:val="20"/>
          <w:lang w:val="en-US"/>
        </w:rPr>
        <w:t xml:space="preserve"> introduction to the Ichneumonidae of Australia. London: British Museum (Natural History).</w:t>
      </w:r>
    </w:p>
    <w:p w:rsidR="00BA02A8" w:rsidRPr="00BA02A8" w:rsidRDefault="00BA02A8" w:rsidP="00BA02A8">
      <w:pPr>
        <w:spacing w:after="0" w:line="240" w:lineRule="auto"/>
        <w:ind w:left="720" w:hanging="720"/>
        <w:rPr>
          <w:rFonts w:ascii="Calibri" w:hAnsi="Calibri" w:cs="Calibri"/>
          <w:szCs w:val="20"/>
          <w:lang w:val="en-US"/>
        </w:rPr>
      </w:pPr>
      <w:r w:rsidRPr="00BA02A8">
        <w:rPr>
          <w:rFonts w:ascii="Calibri" w:hAnsi="Calibri" w:cs="Calibri"/>
          <w:szCs w:val="20"/>
          <w:lang w:val="en-US"/>
        </w:rPr>
        <w:t xml:space="preserve">2. Cantrell BK (1986) </w:t>
      </w:r>
      <w:proofErr w:type="gramStart"/>
      <w:r w:rsidRPr="00BA02A8">
        <w:rPr>
          <w:rFonts w:ascii="Times New Roman" w:hAnsi="Times New Roman" w:cs="Times New Roman"/>
          <w:szCs w:val="20"/>
          <w:lang w:val="en-US"/>
        </w:rPr>
        <w:t>An</w:t>
      </w:r>
      <w:proofErr w:type="gramEnd"/>
      <w:r w:rsidRPr="00BA02A8">
        <w:rPr>
          <w:rFonts w:ascii="Times New Roman" w:hAnsi="Times New Roman" w:cs="Times New Roman"/>
          <w:szCs w:val="20"/>
          <w:lang w:val="en-US"/>
        </w:rPr>
        <w:t xml:space="preserve"> updated host catalog for the Australian Tachinidae (Diptera)</w:t>
      </w:r>
      <w:r w:rsidRPr="00BA02A8">
        <w:rPr>
          <w:rFonts w:ascii="Calibri" w:hAnsi="Calibri" w:cs="Calibri"/>
          <w:szCs w:val="20"/>
          <w:lang w:val="en-US"/>
        </w:rPr>
        <w:t>. Journal of the Australian Entomological Society 25: 255-265.</w:t>
      </w:r>
    </w:p>
    <w:p w:rsidR="00BA02A8" w:rsidRPr="00BA02A8" w:rsidRDefault="00BA02A8" w:rsidP="00BA02A8">
      <w:pPr>
        <w:spacing w:after="0" w:line="240" w:lineRule="auto"/>
        <w:ind w:left="720" w:hanging="720"/>
        <w:rPr>
          <w:rFonts w:ascii="Calibri" w:hAnsi="Calibri" w:cs="Calibri"/>
          <w:szCs w:val="20"/>
          <w:lang w:val="en-US"/>
        </w:rPr>
      </w:pPr>
      <w:r w:rsidRPr="00BA02A8">
        <w:rPr>
          <w:rFonts w:ascii="Calibri" w:hAnsi="Calibri" w:cs="Calibri"/>
          <w:szCs w:val="20"/>
          <w:lang w:val="en-US"/>
        </w:rPr>
        <w:t>3. Gamez-Virues S, Gurr GM, Raman A, La Salle J, Nicol H (2009) Effects of flowering groundcover vegetation on diversity and activity of wasps in a farm shelterbelt in temperate Australia. Biocontrol 54: 211-218.</w:t>
      </w:r>
    </w:p>
    <w:p w:rsidR="00BA02A8" w:rsidRPr="00BA02A8" w:rsidRDefault="00BA02A8" w:rsidP="00BA02A8">
      <w:pPr>
        <w:spacing w:after="0" w:line="240" w:lineRule="auto"/>
        <w:ind w:left="720" w:hanging="720"/>
        <w:rPr>
          <w:rFonts w:ascii="Calibri" w:hAnsi="Calibri" w:cs="Calibri"/>
          <w:szCs w:val="20"/>
          <w:lang w:val="en-US"/>
        </w:rPr>
      </w:pPr>
      <w:r w:rsidRPr="00BA02A8">
        <w:rPr>
          <w:rFonts w:ascii="Calibri" w:hAnsi="Calibri" w:cs="Calibri"/>
          <w:szCs w:val="20"/>
          <w:lang w:val="en-US"/>
        </w:rPr>
        <w:t xml:space="preserve">4. James DG, Stevens MM (1992) </w:t>
      </w:r>
      <w:r w:rsidRPr="00BA02A8">
        <w:rPr>
          <w:rFonts w:ascii="Times New Roman" w:hAnsi="Times New Roman" w:cs="Times New Roman"/>
          <w:i/>
          <w:szCs w:val="20"/>
          <w:lang w:val="en-US"/>
        </w:rPr>
        <w:t>Stenomesius japonicas</w:t>
      </w:r>
      <w:r w:rsidRPr="00BA02A8">
        <w:rPr>
          <w:rFonts w:ascii="Times New Roman" w:hAnsi="Times New Roman" w:cs="Times New Roman"/>
          <w:szCs w:val="20"/>
          <w:lang w:val="en-US"/>
        </w:rPr>
        <w:t xml:space="preserve"> (Ashmead) (Hymenoptera, Eulophidae), a parasitoid of the introduced biological control agent </w:t>
      </w:r>
      <w:r w:rsidRPr="00BA02A8">
        <w:rPr>
          <w:rFonts w:ascii="Times New Roman" w:hAnsi="Times New Roman" w:cs="Times New Roman"/>
          <w:i/>
          <w:szCs w:val="20"/>
          <w:lang w:val="en-US"/>
        </w:rPr>
        <w:t>Dialectica scalariella</w:t>
      </w:r>
      <w:r w:rsidRPr="00BA02A8">
        <w:rPr>
          <w:rFonts w:ascii="Times New Roman" w:hAnsi="Times New Roman" w:cs="Times New Roman"/>
          <w:szCs w:val="20"/>
          <w:lang w:val="en-US"/>
        </w:rPr>
        <w:t xml:space="preserve"> (Zeller) (Lepidoptera, Gracillariidae)</w:t>
      </w:r>
      <w:r w:rsidRPr="00BA02A8">
        <w:rPr>
          <w:rFonts w:ascii="Calibri" w:hAnsi="Calibri" w:cs="Calibri"/>
          <w:szCs w:val="20"/>
          <w:lang w:val="en-US"/>
        </w:rPr>
        <w:t>. Journal of the Australian Entomological Society 31: 233-234.</w:t>
      </w:r>
    </w:p>
    <w:p w:rsidR="00BA02A8" w:rsidRPr="00BA02A8" w:rsidRDefault="00BA02A8" w:rsidP="00BA02A8">
      <w:pPr>
        <w:spacing w:after="0" w:line="240" w:lineRule="auto"/>
        <w:ind w:left="720" w:hanging="720"/>
        <w:rPr>
          <w:rFonts w:ascii="Calibri" w:hAnsi="Calibri" w:cs="Calibri"/>
          <w:szCs w:val="20"/>
          <w:lang w:val="en-US"/>
        </w:rPr>
      </w:pPr>
      <w:r w:rsidRPr="00BA02A8">
        <w:rPr>
          <w:rFonts w:ascii="Calibri" w:hAnsi="Calibri" w:cs="Calibri"/>
          <w:szCs w:val="20"/>
          <w:lang w:val="en-US"/>
        </w:rPr>
        <w:t>5. Berndt LA, Allen GR (2010) Biology and pest status of Uraba lugens Walker (Lepidoptera: Nolidae) in Australia and New Zealand. Australian Journal of Entomology 49: 268-277.</w:t>
      </w:r>
    </w:p>
    <w:p w:rsidR="00BA02A8" w:rsidRPr="00BA02A8" w:rsidRDefault="00BA02A8" w:rsidP="00BA02A8">
      <w:pPr>
        <w:spacing w:after="0" w:line="240" w:lineRule="auto"/>
        <w:ind w:left="720" w:hanging="720"/>
        <w:rPr>
          <w:rFonts w:ascii="Calibri" w:hAnsi="Calibri" w:cs="Calibri"/>
          <w:szCs w:val="20"/>
          <w:lang w:val="en-US"/>
        </w:rPr>
      </w:pPr>
      <w:r w:rsidRPr="00BA02A8">
        <w:rPr>
          <w:rFonts w:ascii="Calibri" w:hAnsi="Calibri" w:cs="Calibri"/>
          <w:szCs w:val="20"/>
          <w:lang w:val="en-US"/>
        </w:rPr>
        <w:t>6. Mansfield S, Kriticos DJ, Potter KJB, Watson MC (2005) Parasitism of gum leaf skeletoniser (Uraba lugens) in New Zealand. New Zealand Plant Protection 58: 191-196.</w:t>
      </w:r>
    </w:p>
    <w:p w:rsidR="00BA02A8" w:rsidRPr="00BA02A8" w:rsidRDefault="00BA02A8" w:rsidP="00BA02A8">
      <w:pPr>
        <w:spacing w:after="0" w:line="240" w:lineRule="auto"/>
        <w:ind w:left="720" w:hanging="720"/>
        <w:rPr>
          <w:rFonts w:ascii="Calibri" w:hAnsi="Calibri" w:cs="Calibri"/>
          <w:szCs w:val="20"/>
          <w:lang w:val="en-US"/>
        </w:rPr>
      </w:pPr>
      <w:r w:rsidRPr="00BA02A8">
        <w:rPr>
          <w:rFonts w:ascii="Calibri" w:hAnsi="Calibri" w:cs="Calibri"/>
          <w:szCs w:val="20"/>
          <w:lang w:val="en-US"/>
        </w:rPr>
        <w:t>7. Austin AD, Dangerfield PC (1993) Systematics of Australian and New Guinean Microplitis Foerster and Snellenius Westwood (Hymenoptera: Braconidae: Microgastrinae), with a review of their biology and host relationships. Invertebrate Taxonomy 7: 1097-1166.</w:t>
      </w:r>
    </w:p>
    <w:p w:rsidR="00BA02A8" w:rsidRPr="00BA02A8" w:rsidRDefault="00BA02A8" w:rsidP="00BA02A8">
      <w:pPr>
        <w:spacing w:after="0" w:line="240" w:lineRule="auto"/>
        <w:ind w:left="720" w:hanging="720"/>
        <w:rPr>
          <w:rFonts w:ascii="Calibri" w:hAnsi="Calibri" w:cs="Calibri"/>
          <w:szCs w:val="20"/>
          <w:lang w:val="en-US"/>
        </w:rPr>
      </w:pPr>
      <w:r w:rsidRPr="00BA02A8">
        <w:rPr>
          <w:rFonts w:ascii="Calibri" w:hAnsi="Calibri" w:cs="Calibri"/>
          <w:szCs w:val="20"/>
          <w:lang w:val="en-US"/>
        </w:rPr>
        <w:t xml:space="preserve">8. Common IFB (1990) Moths of Australia: Melbourne University Press. </w:t>
      </w:r>
      <w:proofErr w:type="gramStart"/>
      <w:r w:rsidRPr="00BA02A8">
        <w:rPr>
          <w:rFonts w:ascii="Calibri" w:hAnsi="Calibri" w:cs="Calibri"/>
          <w:szCs w:val="20"/>
          <w:lang w:val="en-US"/>
        </w:rPr>
        <w:t>i</w:t>
      </w:r>
      <w:proofErr w:type="gramEnd"/>
      <w:r w:rsidRPr="00BA02A8">
        <w:rPr>
          <w:rFonts w:ascii="Calibri" w:hAnsi="Calibri" w:cs="Calibri"/>
          <w:szCs w:val="20"/>
          <w:lang w:val="en-US"/>
        </w:rPr>
        <w:t xml:space="preserve"> p.</w:t>
      </w:r>
    </w:p>
    <w:p w:rsidR="00BA02A8" w:rsidRPr="00BA02A8" w:rsidRDefault="00BA02A8" w:rsidP="00BA02A8">
      <w:pPr>
        <w:spacing w:after="0" w:line="240" w:lineRule="auto"/>
        <w:ind w:left="720" w:hanging="720"/>
        <w:rPr>
          <w:rFonts w:ascii="Calibri" w:hAnsi="Calibri" w:cs="Calibri"/>
          <w:szCs w:val="20"/>
          <w:lang w:val="en-US"/>
        </w:rPr>
      </w:pPr>
      <w:r w:rsidRPr="00BA02A8">
        <w:rPr>
          <w:rFonts w:ascii="Calibri" w:hAnsi="Calibri" w:cs="Calibri"/>
          <w:szCs w:val="20"/>
          <w:lang w:val="en-US"/>
        </w:rPr>
        <w:t>9. Paull C, Austin AD (2006) The hymenopteran parasitoids of light brown apple moth, Epiphyas postvittana (Walker) (</w:t>
      </w:r>
      <w:proofErr w:type="gramStart"/>
      <w:r w:rsidRPr="00BA02A8">
        <w:rPr>
          <w:rFonts w:ascii="Calibri" w:hAnsi="Calibri" w:cs="Calibri"/>
          <w:szCs w:val="20"/>
          <w:lang w:val="en-US"/>
        </w:rPr>
        <w:t>Lepidoptera :</w:t>
      </w:r>
      <w:proofErr w:type="gramEnd"/>
      <w:r w:rsidRPr="00BA02A8">
        <w:rPr>
          <w:rFonts w:ascii="Calibri" w:hAnsi="Calibri" w:cs="Calibri"/>
          <w:szCs w:val="20"/>
          <w:lang w:val="en-US"/>
        </w:rPr>
        <w:t xml:space="preserve"> Tortricidae) in Australia. Australian Journal of Entomology 45: 142-156.</w:t>
      </w:r>
    </w:p>
    <w:p w:rsidR="00BA02A8" w:rsidRPr="00BA02A8" w:rsidRDefault="00BA02A8" w:rsidP="00BA02A8">
      <w:pPr>
        <w:spacing w:after="0" w:line="240" w:lineRule="auto"/>
        <w:ind w:left="720" w:hanging="720"/>
        <w:rPr>
          <w:rFonts w:ascii="Calibri" w:hAnsi="Calibri" w:cs="Calibri"/>
          <w:szCs w:val="20"/>
          <w:lang w:val="en-US"/>
        </w:rPr>
      </w:pPr>
      <w:r w:rsidRPr="00BA02A8">
        <w:rPr>
          <w:rFonts w:ascii="Calibri" w:hAnsi="Calibri" w:cs="Calibri"/>
          <w:szCs w:val="20"/>
          <w:lang w:val="en-US"/>
        </w:rPr>
        <w:t>10. Walker PW (2011) Biology and development of Chaetophthalmus dorsalis (Malloch) (Diptera: Tachinidae) parasitising Helicoverpa armigera (Hübner) and H. punctigera Wallengren (Lepidoptera: Noctuidae) larvae in the laboratory. Australian Journal of Entomology 50: 309-318.</w:t>
      </w:r>
    </w:p>
    <w:p w:rsidR="00BA02A8" w:rsidRPr="00BA02A8" w:rsidRDefault="00BA02A8" w:rsidP="00BA02A8">
      <w:pPr>
        <w:spacing w:after="0" w:line="240" w:lineRule="auto"/>
        <w:ind w:left="720" w:hanging="720"/>
        <w:rPr>
          <w:rFonts w:ascii="Calibri" w:hAnsi="Calibri" w:cs="Calibri"/>
          <w:szCs w:val="20"/>
          <w:lang w:val="en-US"/>
        </w:rPr>
      </w:pPr>
      <w:r w:rsidRPr="00BA02A8">
        <w:rPr>
          <w:rFonts w:ascii="Calibri" w:hAnsi="Calibri" w:cs="Calibri"/>
          <w:szCs w:val="20"/>
          <w:lang w:val="en-US"/>
        </w:rPr>
        <w:t>11. Johns CV, Whitehouse MEA (2004) Mass rearing of two larval parasitoids of Helicoverpa spp. (</w:t>
      </w:r>
      <w:proofErr w:type="gramStart"/>
      <w:r w:rsidRPr="00BA02A8">
        <w:rPr>
          <w:rFonts w:ascii="Calibri" w:hAnsi="Calibri" w:cs="Calibri"/>
          <w:szCs w:val="20"/>
          <w:lang w:val="en-US"/>
        </w:rPr>
        <w:t>Lepidoptera :</w:t>
      </w:r>
      <w:proofErr w:type="gramEnd"/>
      <w:r w:rsidRPr="00BA02A8">
        <w:rPr>
          <w:rFonts w:ascii="Calibri" w:hAnsi="Calibri" w:cs="Calibri"/>
          <w:szCs w:val="20"/>
          <w:lang w:val="en-US"/>
        </w:rPr>
        <w:t xml:space="preserve"> Noctuidae): Netelia producta (Brulle) and Heteropelma scaposum (Morley) (Hymenoptera : Ichneumonidae) for field release. Australian Journal of Entomology 43: 83-87.</w:t>
      </w:r>
    </w:p>
    <w:p w:rsidR="00BA02A8" w:rsidRPr="00BA02A8" w:rsidRDefault="00BA02A8" w:rsidP="00BA02A8">
      <w:pPr>
        <w:spacing w:after="0" w:line="240" w:lineRule="auto"/>
        <w:ind w:left="720" w:hanging="720"/>
        <w:rPr>
          <w:rFonts w:ascii="Calibri" w:hAnsi="Calibri" w:cs="Calibri"/>
          <w:szCs w:val="20"/>
          <w:lang w:val="en-US"/>
        </w:rPr>
      </w:pPr>
      <w:r w:rsidRPr="00BA02A8">
        <w:rPr>
          <w:rFonts w:ascii="Calibri" w:hAnsi="Calibri" w:cs="Calibri"/>
          <w:szCs w:val="20"/>
          <w:lang w:val="en-US"/>
        </w:rPr>
        <w:t>12. Bishop AL, McKenzie HJ (1991) Key mortality factors of Merophyas divulsana (Walker) (Lepidoptera: Tortricidae) larvae in the Hunter Valley. General and Applied Entomology 23: 59-64.</w:t>
      </w:r>
    </w:p>
    <w:p w:rsidR="00BA02A8" w:rsidRPr="00BA02A8" w:rsidRDefault="00BA02A8" w:rsidP="00BA02A8">
      <w:pPr>
        <w:spacing w:after="0" w:line="240" w:lineRule="auto"/>
        <w:ind w:left="720" w:hanging="720"/>
        <w:rPr>
          <w:rFonts w:ascii="Calibri" w:hAnsi="Calibri" w:cs="Calibri"/>
          <w:szCs w:val="20"/>
          <w:lang w:val="en-US"/>
        </w:rPr>
      </w:pPr>
      <w:r w:rsidRPr="00BA02A8">
        <w:rPr>
          <w:rFonts w:ascii="Calibri" w:hAnsi="Calibri" w:cs="Calibri"/>
          <w:szCs w:val="20"/>
          <w:lang w:val="en-US"/>
        </w:rPr>
        <w:t>13. Hardwick S (2006) Parasitoids and hyperparasitoids of Mythimna convecta (Walker) (</w:t>
      </w:r>
      <w:proofErr w:type="gramStart"/>
      <w:r w:rsidRPr="00BA02A8">
        <w:rPr>
          <w:rFonts w:ascii="Calibri" w:hAnsi="Calibri" w:cs="Calibri"/>
          <w:szCs w:val="20"/>
          <w:lang w:val="en-US"/>
        </w:rPr>
        <w:t>Lepidoptera :</w:t>
      </w:r>
      <w:proofErr w:type="gramEnd"/>
      <w:r w:rsidRPr="00BA02A8">
        <w:rPr>
          <w:rFonts w:ascii="Calibri" w:hAnsi="Calibri" w:cs="Calibri"/>
          <w:szCs w:val="20"/>
          <w:lang w:val="en-US"/>
        </w:rPr>
        <w:t xml:space="preserve"> Noctuidae) larvae infesting late-maturing maize in southern New South Wales. Australian Journal of Entomology 45: 96-100.</w:t>
      </w:r>
    </w:p>
    <w:p w:rsidR="00BA02A8" w:rsidRPr="00BA02A8" w:rsidRDefault="00BA02A8" w:rsidP="00BA02A8">
      <w:pPr>
        <w:spacing w:after="0" w:line="240" w:lineRule="auto"/>
        <w:ind w:left="720" w:hanging="720"/>
        <w:rPr>
          <w:rFonts w:ascii="Calibri" w:hAnsi="Calibri" w:cs="Calibri"/>
          <w:szCs w:val="20"/>
          <w:lang w:val="en-US"/>
        </w:rPr>
      </w:pPr>
      <w:r w:rsidRPr="00BA02A8">
        <w:rPr>
          <w:rFonts w:ascii="Calibri" w:hAnsi="Calibri" w:cs="Calibri"/>
          <w:szCs w:val="20"/>
          <w:lang w:val="en-US"/>
        </w:rPr>
        <w:t xml:space="preserve">14. Jones RE (1987) </w:t>
      </w:r>
      <w:r w:rsidRPr="00BA02A8">
        <w:rPr>
          <w:rFonts w:ascii="Times New Roman" w:hAnsi="Times New Roman" w:cs="Times New Roman"/>
          <w:szCs w:val="20"/>
          <w:lang w:val="en-US"/>
        </w:rPr>
        <w:t xml:space="preserve">Ants, parasitoids, and the cabbage butterfly </w:t>
      </w:r>
      <w:r w:rsidRPr="00BA02A8">
        <w:rPr>
          <w:rFonts w:ascii="Times New Roman" w:hAnsi="Times New Roman" w:cs="Times New Roman"/>
          <w:i/>
          <w:szCs w:val="20"/>
          <w:lang w:val="en-US"/>
        </w:rPr>
        <w:t>Pieris rapae</w:t>
      </w:r>
      <w:r w:rsidRPr="00BA02A8">
        <w:rPr>
          <w:rFonts w:ascii="Calibri" w:hAnsi="Calibri" w:cs="Calibri"/>
          <w:szCs w:val="20"/>
          <w:lang w:val="en-US"/>
        </w:rPr>
        <w:t>. Journal of Animal Ecology 56: 739-749.</w:t>
      </w:r>
    </w:p>
    <w:p w:rsidR="00BA02A8" w:rsidRPr="00BA02A8" w:rsidRDefault="00BA02A8" w:rsidP="00BA02A8">
      <w:pPr>
        <w:spacing w:after="0" w:line="240" w:lineRule="auto"/>
        <w:ind w:left="720" w:hanging="720"/>
        <w:rPr>
          <w:rFonts w:ascii="Calibri" w:hAnsi="Calibri" w:cs="Calibri"/>
          <w:szCs w:val="20"/>
          <w:lang w:val="en-US"/>
        </w:rPr>
      </w:pPr>
      <w:r w:rsidRPr="00BA02A8">
        <w:rPr>
          <w:rFonts w:ascii="Calibri" w:hAnsi="Calibri" w:cs="Calibri"/>
          <w:szCs w:val="20"/>
          <w:lang w:val="en-US"/>
        </w:rPr>
        <w:t>15. Hamilton JT (1979) Seasonal abundance of Pieris rapae (L.), Plutella xylostella (L.) and their diseases and parasites. General and Applied Entomology 11: 59-66.</w:t>
      </w:r>
    </w:p>
    <w:p w:rsidR="00BA02A8" w:rsidRPr="00BA02A8" w:rsidRDefault="00BA02A8" w:rsidP="00BA02A8">
      <w:pPr>
        <w:spacing w:after="0" w:line="240" w:lineRule="auto"/>
        <w:ind w:left="720" w:hanging="720"/>
        <w:rPr>
          <w:rFonts w:ascii="Calibri" w:hAnsi="Calibri" w:cs="Calibri"/>
          <w:szCs w:val="20"/>
          <w:lang w:val="en-US"/>
        </w:rPr>
      </w:pPr>
      <w:r w:rsidRPr="00BA02A8">
        <w:rPr>
          <w:rFonts w:ascii="Calibri" w:hAnsi="Calibri" w:cs="Calibri"/>
          <w:szCs w:val="20"/>
          <w:lang w:val="en-US"/>
        </w:rPr>
        <w:t xml:space="preserve">16. Keller MA (1990) </w:t>
      </w:r>
      <w:r w:rsidRPr="00BA02A8">
        <w:rPr>
          <w:rFonts w:ascii="Times New Roman" w:hAnsi="Times New Roman" w:cs="Times New Roman"/>
          <w:szCs w:val="20"/>
          <w:lang w:val="en-US"/>
        </w:rPr>
        <w:t xml:space="preserve">Responses of the parasitoid </w:t>
      </w:r>
      <w:r w:rsidRPr="00BA02A8">
        <w:rPr>
          <w:rFonts w:ascii="Times New Roman" w:hAnsi="Times New Roman" w:cs="Times New Roman"/>
          <w:i/>
          <w:szCs w:val="20"/>
          <w:lang w:val="en-US"/>
        </w:rPr>
        <w:t>Cotesia rubecula</w:t>
      </w:r>
      <w:r w:rsidRPr="00BA02A8">
        <w:rPr>
          <w:rFonts w:ascii="Times New Roman" w:hAnsi="Times New Roman" w:cs="Times New Roman"/>
          <w:szCs w:val="20"/>
          <w:lang w:val="en-US"/>
        </w:rPr>
        <w:t xml:space="preserve"> to its host </w:t>
      </w:r>
      <w:r w:rsidRPr="00BA02A8">
        <w:rPr>
          <w:rFonts w:ascii="Times New Roman" w:hAnsi="Times New Roman" w:cs="Times New Roman"/>
          <w:i/>
          <w:szCs w:val="20"/>
          <w:lang w:val="en-US"/>
        </w:rPr>
        <w:t>Pieris rapae</w:t>
      </w:r>
      <w:r w:rsidRPr="00BA02A8">
        <w:rPr>
          <w:rFonts w:ascii="Times New Roman" w:hAnsi="Times New Roman" w:cs="Times New Roman"/>
          <w:szCs w:val="20"/>
          <w:lang w:val="en-US"/>
        </w:rPr>
        <w:t xml:space="preserve"> in a flight tunnel</w:t>
      </w:r>
      <w:r w:rsidRPr="00BA02A8">
        <w:rPr>
          <w:rFonts w:ascii="Calibri" w:hAnsi="Calibri" w:cs="Calibri"/>
          <w:szCs w:val="20"/>
          <w:lang w:val="en-US"/>
        </w:rPr>
        <w:t xml:space="preserve">. Entomologia Experimentalis </w:t>
      </w:r>
      <w:proofErr w:type="gramStart"/>
      <w:r w:rsidRPr="00BA02A8">
        <w:rPr>
          <w:rFonts w:ascii="Calibri" w:hAnsi="Calibri" w:cs="Calibri"/>
          <w:szCs w:val="20"/>
          <w:lang w:val="en-US"/>
        </w:rPr>
        <w:t>Et</w:t>
      </w:r>
      <w:proofErr w:type="gramEnd"/>
      <w:r w:rsidRPr="00BA02A8">
        <w:rPr>
          <w:rFonts w:ascii="Calibri" w:hAnsi="Calibri" w:cs="Calibri"/>
          <w:szCs w:val="20"/>
          <w:lang w:val="en-US"/>
        </w:rPr>
        <w:t xml:space="preserve"> Applicata 57: 243-249.</w:t>
      </w:r>
    </w:p>
    <w:p w:rsidR="00BA02A8" w:rsidRPr="00BA02A8" w:rsidRDefault="00BA02A8" w:rsidP="00BA02A8">
      <w:pPr>
        <w:spacing w:after="0" w:line="240" w:lineRule="auto"/>
        <w:ind w:left="720" w:hanging="720"/>
        <w:rPr>
          <w:rFonts w:ascii="Calibri" w:hAnsi="Calibri" w:cs="Calibri"/>
          <w:szCs w:val="20"/>
          <w:lang w:val="en-US"/>
        </w:rPr>
      </w:pPr>
      <w:r w:rsidRPr="00BA02A8">
        <w:rPr>
          <w:rFonts w:ascii="Calibri" w:hAnsi="Calibri" w:cs="Calibri"/>
          <w:szCs w:val="20"/>
          <w:lang w:val="en-US"/>
        </w:rPr>
        <w:t xml:space="preserve">17. Kent JK (1996) </w:t>
      </w:r>
      <w:proofErr w:type="gramStart"/>
      <w:r w:rsidRPr="00BA02A8">
        <w:rPr>
          <w:rFonts w:ascii="Calibri" w:hAnsi="Calibri" w:cs="Calibri"/>
          <w:szCs w:val="20"/>
          <w:lang w:val="en-US"/>
        </w:rPr>
        <w:t>The</w:t>
      </w:r>
      <w:proofErr w:type="gramEnd"/>
      <w:r w:rsidRPr="00BA02A8">
        <w:rPr>
          <w:rFonts w:ascii="Calibri" w:hAnsi="Calibri" w:cs="Calibri"/>
          <w:szCs w:val="20"/>
          <w:lang w:val="en-US"/>
        </w:rPr>
        <w:t xml:space="preserve"> taxonomy of the hymenopteran parasitoid complex associated with diamondback moth, </w:t>
      </w:r>
      <w:r w:rsidRPr="00BA02A8">
        <w:rPr>
          <w:rFonts w:ascii="Calibri" w:hAnsi="Calibri" w:cs="Calibri"/>
          <w:i/>
          <w:szCs w:val="20"/>
          <w:lang w:val="en-US"/>
        </w:rPr>
        <w:t>Plutella xylostella</w:t>
      </w:r>
      <w:r w:rsidRPr="00BA02A8">
        <w:rPr>
          <w:rFonts w:ascii="Calibri" w:hAnsi="Calibri" w:cs="Calibri"/>
          <w:szCs w:val="20"/>
          <w:lang w:val="en-US"/>
        </w:rPr>
        <w:t xml:space="preserve"> (L.) in Australia. Adelaide: The University of Adelaide. </w:t>
      </w:r>
      <w:proofErr w:type="gramStart"/>
      <w:r w:rsidRPr="00BA02A8">
        <w:rPr>
          <w:rFonts w:ascii="Calibri" w:hAnsi="Calibri" w:cs="Calibri"/>
          <w:szCs w:val="20"/>
          <w:lang w:val="en-US"/>
        </w:rPr>
        <w:t>102 p.</w:t>
      </w:r>
      <w:proofErr w:type="gramEnd"/>
    </w:p>
    <w:p w:rsidR="00BA02A8" w:rsidRPr="00BA02A8" w:rsidRDefault="00BA02A8" w:rsidP="00BA02A8">
      <w:pPr>
        <w:spacing w:after="0" w:line="240" w:lineRule="auto"/>
        <w:ind w:left="720" w:hanging="720"/>
        <w:rPr>
          <w:rFonts w:ascii="Calibri" w:hAnsi="Calibri" w:cs="Calibri"/>
          <w:szCs w:val="20"/>
          <w:lang w:val="en-US"/>
        </w:rPr>
      </w:pPr>
      <w:r w:rsidRPr="00BA02A8">
        <w:rPr>
          <w:rFonts w:ascii="Calibri" w:hAnsi="Calibri" w:cs="Calibri"/>
          <w:szCs w:val="20"/>
          <w:lang w:val="en-US"/>
        </w:rPr>
        <w:t>18. Suzuki M, Tanaka T (2007) Development of Meteorus pulchricornis and regulation of its noctuid host, Pseudaletia separata. Journal of Insect Physiology 53: 1072-1078.</w:t>
      </w:r>
    </w:p>
    <w:p w:rsidR="00BA02A8" w:rsidRPr="00BA02A8" w:rsidRDefault="00BA02A8" w:rsidP="00BA02A8">
      <w:pPr>
        <w:spacing w:after="0" w:line="240" w:lineRule="auto"/>
        <w:ind w:left="720" w:hanging="720"/>
        <w:rPr>
          <w:rFonts w:ascii="Calibri" w:hAnsi="Calibri" w:cs="Calibri"/>
          <w:szCs w:val="20"/>
          <w:lang w:val="en-US"/>
        </w:rPr>
      </w:pPr>
      <w:r w:rsidRPr="00BA02A8">
        <w:rPr>
          <w:rFonts w:ascii="Calibri" w:hAnsi="Calibri" w:cs="Calibri"/>
          <w:szCs w:val="20"/>
          <w:lang w:val="en-US"/>
        </w:rPr>
        <w:t>19. Johnson M-L, Pearce S, Wade M, Davies A, Silberbauer L, et al. (2000) Review of Beneficials in Cotton Farming Systems. Narrabri: Cotton Research and Development Corportation.</w:t>
      </w:r>
    </w:p>
    <w:p w:rsidR="00BA02A8" w:rsidRDefault="00BA02A8" w:rsidP="00BA02A8">
      <w:pPr>
        <w:spacing w:after="0" w:line="240" w:lineRule="auto"/>
        <w:ind w:left="720" w:hanging="720"/>
        <w:rPr>
          <w:rFonts w:ascii="Calibri" w:hAnsi="Calibri" w:cs="Calibri"/>
          <w:szCs w:val="20"/>
          <w:lang w:val="en-US"/>
        </w:rPr>
      </w:pPr>
    </w:p>
    <w:p w:rsidR="00686C6D" w:rsidRPr="001E1056" w:rsidRDefault="00F12C70">
      <w:pPr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</w:p>
    <w:sectPr w:rsidR="00686C6D" w:rsidRPr="001E1056" w:rsidSect="00D8430C">
      <w:footerReference w:type="default" r:id="rId15"/>
      <w:pgSz w:w="11906" w:h="16838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F12C70" w:rsidRDefault="00F12C70" w:rsidP="00097660">
      <w:pPr>
        <w:spacing w:after="0" w:line="240" w:lineRule="auto"/>
      </w:pPr>
      <w:r>
        <w:separator/>
      </w:r>
    </w:p>
  </w:endnote>
  <w:endnote w:type="continuationSeparator" w:id="0">
    <w:p w:rsidR="00F12C70" w:rsidRDefault="00F12C70" w:rsidP="0009766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6755203"/>
      <w:docPartObj>
        <w:docPartGallery w:val="Page Numbers (Bottom of Page)"/>
        <w:docPartUnique/>
      </w:docPartObj>
    </w:sdtPr>
    <w:sdtContent>
      <w:p w:rsidR="00F12C70" w:rsidRDefault="00F12C70">
        <w:pPr>
          <w:pStyle w:val="Footer"/>
          <w:jc w:val="right"/>
        </w:pPr>
        <w:fldSimple w:instr=" PAGE   \* MERGEFORMAT ">
          <w:r w:rsidR="00BA02A8">
            <w:rPr>
              <w:noProof/>
            </w:rPr>
            <w:t>10</w:t>
          </w:r>
        </w:fldSimple>
      </w:p>
    </w:sdtContent>
  </w:sdt>
  <w:p w:rsidR="00F12C70" w:rsidRDefault="00F12C70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F12C70" w:rsidRDefault="00F12C70" w:rsidP="00097660">
      <w:pPr>
        <w:spacing w:after="0" w:line="240" w:lineRule="auto"/>
      </w:pPr>
      <w:r>
        <w:separator/>
      </w:r>
    </w:p>
  </w:footnote>
  <w:footnote w:type="continuationSeparator" w:id="0">
    <w:p w:rsidR="00F12C70" w:rsidRDefault="00F12C70" w:rsidP="00097660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CSIRO2008.enl&lt;/item&gt;&lt;item&gt;My articles.enl&lt;/item&gt;&lt;/Libraries&gt;&lt;/ENLibraries&gt;"/>
  </w:docVars>
  <w:rsids>
    <w:rsidRoot w:val="00283C89"/>
    <w:rsid w:val="00026333"/>
    <w:rsid w:val="000406CB"/>
    <w:rsid w:val="000536F1"/>
    <w:rsid w:val="00097660"/>
    <w:rsid w:val="000E0572"/>
    <w:rsid w:val="00120BB3"/>
    <w:rsid w:val="001D1657"/>
    <w:rsid w:val="001E1056"/>
    <w:rsid w:val="00206BC9"/>
    <w:rsid w:val="00283C89"/>
    <w:rsid w:val="003E701A"/>
    <w:rsid w:val="004D76BF"/>
    <w:rsid w:val="004E0F41"/>
    <w:rsid w:val="00553A9B"/>
    <w:rsid w:val="005B26C3"/>
    <w:rsid w:val="005E48DB"/>
    <w:rsid w:val="00686C6D"/>
    <w:rsid w:val="00766AE6"/>
    <w:rsid w:val="007913C9"/>
    <w:rsid w:val="0096269A"/>
    <w:rsid w:val="0096581E"/>
    <w:rsid w:val="009B2399"/>
    <w:rsid w:val="00A33D8C"/>
    <w:rsid w:val="00AA1E07"/>
    <w:rsid w:val="00AD5727"/>
    <w:rsid w:val="00B33B7F"/>
    <w:rsid w:val="00BA02A8"/>
    <w:rsid w:val="00C166F8"/>
    <w:rsid w:val="00C25614"/>
    <w:rsid w:val="00C56196"/>
    <w:rsid w:val="00D646F7"/>
    <w:rsid w:val="00D8430C"/>
    <w:rsid w:val="00DF776B"/>
    <w:rsid w:val="00E42558"/>
    <w:rsid w:val="00E74A7F"/>
    <w:rsid w:val="00F112F8"/>
    <w:rsid w:val="00F12C70"/>
    <w:rsid w:val="00F378A5"/>
    <w:rsid w:val="00F76A21"/>
    <w:rsid w:val="00FA714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646F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83C8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83C89"/>
    <w:rPr>
      <w:rFonts w:ascii="Tahoma" w:hAnsi="Tahoma" w:cs="Tahoma"/>
      <w:sz w:val="16"/>
      <w:szCs w:val="16"/>
    </w:rPr>
  </w:style>
  <w:style w:type="table" w:styleId="LightShading">
    <w:name w:val="Light Shading"/>
    <w:basedOn w:val="TableNormal"/>
    <w:uiPriority w:val="60"/>
    <w:rsid w:val="00283C89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Header">
    <w:name w:val="header"/>
    <w:basedOn w:val="Normal"/>
    <w:link w:val="HeaderChar"/>
    <w:uiPriority w:val="99"/>
    <w:semiHidden/>
    <w:unhideWhenUsed/>
    <w:rsid w:val="0009766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097660"/>
  </w:style>
  <w:style w:type="paragraph" w:styleId="Footer">
    <w:name w:val="footer"/>
    <w:basedOn w:val="Normal"/>
    <w:link w:val="FooterChar"/>
    <w:uiPriority w:val="99"/>
    <w:unhideWhenUsed/>
    <w:rsid w:val="0009766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97660"/>
  </w:style>
  <w:style w:type="table" w:customStyle="1" w:styleId="LightShading1">
    <w:name w:val="Light Shading1"/>
    <w:basedOn w:val="TableNormal"/>
    <w:uiPriority w:val="60"/>
    <w:rsid w:val="003E701A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691810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ento.csiro.au/science/Liriomyza_ver3/key/Liriomyza_Parasitoids_Key/Media/Html/eulophinae.html" TargetMode="External"/><Relationship Id="rId13" Type="http://schemas.openxmlformats.org/officeDocument/2006/relationships/hyperlink" Target="http://en.wikipedia.org/wiki/Exoristinae" TargetMode="External"/><Relationship Id="rId3" Type="http://schemas.openxmlformats.org/officeDocument/2006/relationships/settings" Target="settings.xml"/><Relationship Id="rId7" Type="http://schemas.openxmlformats.org/officeDocument/2006/relationships/hyperlink" Target="http://www.ento.csiro.au/science/Liriomyza_ver3/key/Liriomyza_Parasitoids_Key/Media/Html/eulophinae.html" TargetMode="External"/><Relationship Id="rId12" Type="http://schemas.openxmlformats.org/officeDocument/2006/relationships/hyperlink" Target="http://en.wikipedia.org/wiki/Exoristinae" TargetMode="Externa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://en.wikipedia.org/wiki/Exoristinae" TargetMode="External"/><Relationship Id="rId5" Type="http://schemas.openxmlformats.org/officeDocument/2006/relationships/footnotes" Target="footnotes.xml"/><Relationship Id="rId15" Type="http://schemas.openxmlformats.org/officeDocument/2006/relationships/footer" Target="footer1.xml"/><Relationship Id="rId10" Type="http://schemas.openxmlformats.org/officeDocument/2006/relationships/hyperlink" Target="http://www.nhm.ac.uk/research-curation/research/projects/chalcidoids/database/detail.dsml?FamilyCode=HE&amp;ValFamTrib=Eulophinae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www.ento.csiro.au/science/Liriomyza_ver3/key/Liriomyza_Parasitoids_Key/Media/Html/eulophinae.html" TargetMode="External"/><Relationship Id="rId14" Type="http://schemas.openxmlformats.org/officeDocument/2006/relationships/hyperlink" Target="http://en.wikipedia.org/wiki/Exoristina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6CFB9D2-D40B-4F13-AC1D-A8BED8397BC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</TotalTime>
  <Pages>11</Pages>
  <Words>24230</Words>
  <Characters>138117</Characters>
  <Application>Microsoft Office Word</Application>
  <DocSecurity>0</DocSecurity>
  <Lines>1150</Lines>
  <Paragraphs>3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SIRO</Company>
  <LinksUpToDate>false</LinksUpToDate>
  <CharactersWithSpaces>16202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cfadyen, Sarina (CES, Black Mountain)</dc:creator>
  <cp:lastModifiedBy>Macfadyen, Sarina (CES, Black Mountain)</cp:lastModifiedBy>
  <cp:revision>12</cp:revision>
  <dcterms:created xsi:type="dcterms:W3CDTF">2012-05-22T01:47:00Z</dcterms:created>
  <dcterms:modified xsi:type="dcterms:W3CDTF">2012-11-12T05:30:00Z</dcterms:modified>
</cp:coreProperties>
</file>